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17876D1E" w:rsidR="002F2CDF" w:rsidRPr="00444EB8" w:rsidRDefault="002F2CDF" w:rsidP="002F2CDF">
      <w:pPr>
        <w:pStyle w:val="Default"/>
        <w:tabs>
          <w:tab w:val="left" w:pos="2268"/>
        </w:tabs>
        <w:jc w:val="center"/>
        <w:rPr>
          <w:rFonts w:eastAsia="Calibri"/>
          <w:b/>
          <w:bCs/>
          <w:noProof/>
          <w:sz w:val="32"/>
          <w:szCs w:val="28"/>
          <w:lang w:val="es-ES"/>
        </w:rPr>
      </w:pPr>
    </w:p>
    <w:p w14:paraId="3208C824" w14:textId="104193F2" w:rsidR="002F2CDF" w:rsidRPr="00444EB8" w:rsidRDefault="00091D9F" w:rsidP="002F2CDF">
      <w:pPr>
        <w:pStyle w:val="Default"/>
        <w:tabs>
          <w:tab w:val="left" w:pos="2268"/>
        </w:tabs>
        <w:jc w:val="center"/>
        <w:rPr>
          <w:b/>
          <w:noProof/>
          <w:sz w:val="32"/>
          <w:szCs w:val="28"/>
          <w:lang w:val="es-ES"/>
        </w:rPr>
      </w:pPr>
      <w:bookmarkStart w:id="0" w:name="_Hlk106725310"/>
      <w:r w:rsidRPr="00444EB8">
        <w:rPr>
          <w:rFonts w:eastAsia="Calibri"/>
          <w:b/>
          <w:bCs/>
          <w:noProof/>
          <w:sz w:val="32"/>
          <w:szCs w:val="28"/>
          <w:lang w:val="es-ES"/>
        </w:rPr>
        <w:t>Método De Diagnóstico De Fallas De Rodamientos Basado En Mapas De Contorno</w:t>
      </w:r>
    </w:p>
    <w:bookmarkEnd w:id="0"/>
    <w:p w14:paraId="0B3CB1A8" w14:textId="76080E92" w:rsidR="002F2CDF" w:rsidRPr="00444EB8" w:rsidRDefault="002F2CDF" w:rsidP="002F2CDF">
      <w:pPr>
        <w:pStyle w:val="Default"/>
        <w:tabs>
          <w:tab w:val="left" w:pos="5223"/>
        </w:tabs>
        <w:rPr>
          <w:noProof/>
          <w:sz w:val="20"/>
          <w:szCs w:val="20"/>
          <w:lang w:val="es-ES"/>
        </w:rPr>
      </w:pPr>
    </w:p>
    <w:p w14:paraId="2E23DB5F" w14:textId="77777777" w:rsidR="002D6396" w:rsidRPr="00444EB8" w:rsidRDefault="002D6396" w:rsidP="002F2CDF">
      <w:pPr>
        <w:pStyle w:val="Default"/>
        <w:tabs>
          <w:tab w:val="left" w:pos="5223"/>
        </w:tabs>
        <w:rPr>
          <w:noProof/>
          <w:sz w:val="20"/>
          <w:szCs w:val="20"/>
          <w:lang w:val="es-ES"/>
        </w:rPr>
      </w:pPr>
    </w:p>
    <w:p w14:paraId="32782B43" w14:textId="77777777" w:rsidR="002F2CDF" w:rsidRPr="00444EB8" w:rsidRDefault="002F2CDF" w:rsidP="002F2CDF">
      <w:pPr>
        <w:pStyle w:val="Default"/>
        <w:tabs>
          <w:tab w:val="left" w:pos="5223"/>
        </w:tabs>
        <w:rPr>
          <w:noProof/>
          <w:sz w:val="20"/>
          <w:szCs w:val="20"/>
          <w:lang w:val="es-ES"/>
        </w:rPr>
      </w:pPr>
    </w:p>
    <w:p w14:paraId="472069C7" w14:textId="77777777" w:rsidR="002F2CDF" w:rsidRPr="00444EB8" w:rsidRDefault="002F2CDF" w:rsidP="002F2CDF">
      <w:pPr>
        <w:pStyle w:val="Default"/>
        <w:tabs>
          <w:tab w:val="left" w:pos="5223"/>
        </w:tabs>
        <w:rPr>
          <w:noProof/>
          <w:sz w:val="20"/>
          <w:szCs w:val="20"/>
          <w:lang w:val="es-ES"/>
        </w:rPr>
      </w:pPr>
    </w:p>
    <w:p w14:paraId="4186D939" w14:textId="4A891D79" w:rsidR="002F2CDF" w:rsidRPr="00444EB8" w:rsidRDefault="00091D9F" w:rsidP="002F2CDF">
      <w:pPr>
        <w:pStyle w:val="Default"/>
        <w:jc w:val="center"/>
        <w:rPr>
          <w:b/>
          <w:bCs/>
          <w:smallCaps/>
          <w:noProof/>
          <w:sz w:val="20"/>
          <w:szCs w:val="20"/>
          <w:vertAlign w:val="superscript"/>
          <w:lang w:val="es-ES"/>
        </w:rPr>
      </w:pPr>
      <w:r w:rsidRPr="00444EB8">
        <w:rPr>
          <w:b/>
          <w:bCs/>
          <w:noProof/>
          <w:sz w:val="20"/>
          <w:szCs w:val="20"/>
          <w:lang w:val="es-ES"/>
        </w:rPr>
        <w:t>César Ricardo Soto-Ocampo</w:t>
      </w:r>
      <w:r w:rsidR="002F2CDF" w:rsidRPr="00444EB8">
        <w:rPr>
          <w:b/>
          <w:bCs/>
          <w:smallCaps/>
          <w:noProof/>
          <w:sz w:val="20"/>
          <w:szCs w:val="20"/>
          <w:vertAlign w:val="superscript"/>
          <w:lang w:val="es-ES"/>
        </w:rPr>
        <w:t>1</w:t>
      </w:r>
      <w:r w:rsidR="002F2CDF" w:rsidRPr="00444EB8">
        <w:rPr>
          <w:b/>
          <w:bCs/>
          <w:smallCaps/>
          <w:noProof/>
          <w:sz w:val="20"/>
          <w:szCs w:val="20"/>
          <w:lang w:val="es-ES"/>
        </w:rPr>
        <w:t>,</w:t>
      </w:r>
      <w:r w:rsidR="002F2CDF" w:rsidRPr="00444EB8">
        <w:rPr>
          <w:b/>
          <w:bCs/>
          <w:noProof/>
          <w:sz w:val="20"/>
          <w:szCs w:val="20"/>
          <w:lang w:val="es-ES"/>
        </w:rPr>
        <w:t xml:space="preserve"> </w:t>
      </w:r>
      <w:r w:rsidR="00D75B6D" w:rsidRPr="00444EB8">
        <w:rPr>
          <w:b/>
          <w:bCs/>
          <w:noProof/>
          <w:sz w:val="20"/>
          <w:szCs w:val="20"/>
          <w:lang w:val="es-ES"/>
        </w:rPr>
        <w:t>Juan David Cano-Moreno</w:t>
      </w:r>
      <w:r w:rsidR="002F2CDF" w:rsidRPr="00444EB8">
        <w:rPr>
          <w:b/>
          <w:bCs/>
          <w:smallCaps/>
          <w:noProof/>
          <w:sz w:val="20"/>
          <w:szCs w:val="20"/>
          <w:vertAlign w:val="superscript"/>
          <w:lang w:val="es-ES"/>
        </w:rPr>
        <w:t xml:space="preserve"> 2</w:t>
      </w:r>
      <w:r w:rsidR="002F2CDF" w:rsidRPr="00444EB8">
        <w:rPr>
          <w:b/>
          <w:bCs/>
          <w:smallCaps/>
          <w:noProof/>
          <w:sz w:val="20"/>
          <w:szCs w:val="20"/>
          <w:lang w:val="es-ES"/>
        </w:rPr>
        <w:t xml:space="preserve">, </w:t>
      </w:r>
      <w:r w:rsidR="00D75B6D" w:rsidRPr="00444EB8">
        <w:rPr>
          <w:b/>
          <w:bCs/>
          <w:noProof/>
          <w:sz w:val="20"/>
          <w:szCs w:val="20"/>
          <w:lang w:val="es-ES"/>
        </w:rPr>
        <w:t>José Manuel Mera</w:t>
      </w:r>
      <w:r w:rsidR="00021094">
        <w:rPr>
          <w:b/>
          <w:bCs/>
          <w:smallCaps/>
          <w:noProof/>
          <w:sz w:val="20"/>
          <w:szCs w:val="20"/>
          <w:vertAlign w:val="superscript"/>
          <w:lang w:val="es-ES"/>
        </w:rPr>
        <w:t>3</w:t>
      </w:r>
      <w:r w:rsidR="002F2CDF" w:rsidRPr="00444EB8">
        <w:rPr>
          <w:b/>
          <w:bCs/>
          <w:smallCaps/>
          <w:noProof/>
          <w:sz w:val="20"/>
          <w:szCs w:val="20"/>
          <w:lang w:val="es-ES"/>
        </w:rPr>
        <w:t xml:space="preserve">, </w:t>
      </w:r>
      <w:r w:rsidR="00D75B6D" w:rsidRPr="00444EB8">
        <w:rPr>
          <w:b/>
          <w:bCs/>
          <w:noProof/>
          <w:sz w:val="20"/>
          <w:szCs w:val="20"/>
          <w:lang w:val="es-ES"/>
        </w:rPr>
        <w:t>Ramón Gil González</w:t>
      </w:r>
      <w:r w:rsidR="00021094">
        <w:rPr>
          <w:b/>
          <w:bCs/>
          <w:smallCaps/>
          <w:noProof/>
          <w:sz w:val="20"/>
          <w:szCs w:val="20"/>
          <w:vertAlign w:val="superscript"/>
          <w:lang w:val="es-ES"/>
        </w:rPr>
        <w:t>4</w:t>
      </w:r>
    </w:p>
    <w:p w14:paraId="6D48490E" w14:textId="77777777" w:rsidR="002F2CDF" w:rsidRPr="00444EB8" w:rsidRDefault="002F2CDF" w:rsidP="002F2CDF">
      <w:pPr>
        <w:pStyle w:val="Default"/>
        <w:jc w:val="center"/>
        <w:rPr>
          <w:noProof/>
          <w:sz w:val="20"/>
          <w:szCs w:val="20"/>
          <w:lang w:val="es-ES"/>
        </w:rPr>
      </w:pPr>
    </w:p>
    <w:p w14:paraId="092786C4" w14:textId="77777777" w:rsidR="002F2CDF" w:rsidRPr="00444EB8" w:rsidRDefault="002F2CDF" w:rsidP="00D658B1">
      <w:pPr>
        <w:pStyle w:val="Default"/>
        <w:ind w:left="1416" w:hanging="1416"/>
        <w:jc w:val="center"/>
        <w:rPr>
          <w:noProof/>
          <w:sz w:val="20"/>
          <w:szCs w:val="20"/>
          <w:lang w:val="es-ES"/>
        </w:rPr>
      </w:pPr>
    </w:p>
    <w:p w14:paraId="4C69B73D" w14:textId="7BE88A34" w:rsidR="002F2CDF" w:rsidRPr="00444EB8" w:rsidRDefault="002F2CDF" w:rsidP="002F2CDF">
      <w:pPr>
        <w:jc w:val="center"/>
        <w:rPr>
          <w:sz w:val="18"/>
        </w:rPr>
      </w:pPr>
      <w:r w:rsidRPr="00444EB8">
        <w:rPr>
          <w:noProof/>
          <w:sz w:val="18"/>
          <w:vertAlign w:val="superscript"/>
        </w:rPr>
        <w:t>1</w:t>
      </w:r>
      <w:r w:rsidR="00D75B6D" w:rsidRPr="00444EB8">
        <w:rPr>
          <w:noProof/>
          <w:sz w:val="18"/>
        </w:rPr>
        <w:t>C</w:t>
      </w:r>
      <w:r w:rsidR="006613BF" w:rsidRPr="00444EB8">
        <w:rPr>
          <w:noProof/>
          <w:sz w:val="18"/>
        </w:rPr>
        <w:t>entro de Investigación en Tecnología Ferroviaria (CITEF), Departamento de Ingeniería Mecánica, Universidad Politécnica</w:t>
      </w:r>
      <w:r w:rsidR="006613BF" w:rsidRPr="00444EB8">
        <w:rPr>
          <w:sz w:val="18"/>
        </w:rPr>
        <w:t xml:space="preserve"> de Madrid, España. Email: cr.soto@alumnos.upm.es</w:t>
      </w:r>
    </w:p>
    <w:p w14:paraId="0EA7752E" w14:textId="635D6F81" w:rsidR="002F2CDF" w:rsidRPr="00444EB8" w:rsidRDefault="002F2CDF" w:rsidP="002F2CDF">
      <w:pPr>
        <w:jc w:val="center"/>
        <w:rPr>
          <w:sz w:val="18"/>
        </w:rPr>
      </w:pPr>
      <w:r w:rsidRPr="00444EB8">
        <w:rPr>
          <w:rStyle w:val="Refdenotaalpie"/>
          <w:rFonts w:cs="Times New Roman"/>
          <w:sz w:val="16"/>
          <w:szCs w:val="18"/>
        </w:rPr>
        <w:t>2</w:t>
      </w:r>
      <w:r w:rsidR="00D75B6D" w:rsidRPr="00444EB8">
        <w:rPr>
          <w:sz w:val="18"/>
        </w:rPr>
        <w:t xml:space="preserve"> </w:t>
      </w:r>
      <w:r w:rsidR="003B6EB6" w:rsidRPr="00021094">
        <w:rPr>
          <w:sz w:val="18"/>
        </w:rPr>
        <w:t>Escuela Técnica Superior de Ingeniería y Diseño Industrial – Universidad Politécnica de Madrid</w:t>
      </w:r>
      <w:r w:rsidR="00D75B6D" w:rsidRPr="00444EB8">
        <w:rPr>
          <w:sz w:val="18"/>
        </w:rPr>
        <w:t>, España. Email: juandavid.cano@upm.es</w:t>
      </w:r>
    </w:p>
    <w:p w14:paraId="49472D44" w14:textId="0F4730E2" w:rsidR="002F2CDF" w:rsidRPr="00444EB8" w:rsidRDefault="002F2CDF" w:rsidP="002F2CDF">
      <w:pPr>
        <w:jc w:val="center"/>
        <w:rPr>
          <w:noProof/>
          <w:sz w:val="18"/>
        </w:rPr>
      </w:pPr>
      <w:r w:rsidRPr="00444EB8">
        <w:rPr>
          <w:rStyle w:val="Refdenotaalpie"/>
          <w:noProof/>
          <w:sz w:val="16"/>
          <w:szCs w:val="18"/>
        </w:rPr>
        <w:t>3</w:t>
      </w:r>
      <w:r w:rsidR="00D75B6D" w:rsidRPr="00444EB8">
        <w:rPr>
          <w:noProof/>
          <w:sz w:val="18"/>
        </w:rPr>
        <w:t>Centro de Investigación en Tecnología Ferroviaria (CITEF), Departamento de Ingeniería Mecánica, Universidad Politécnica de Madrid, España. Email: josemanuel.mera@citef.es</w:t>
      </w:r>
    </w:p>
    <w:p w14:paraId="4AA07573" w14:textId="1CD255FF" w:rsidR="002F2CDF" w:rsidRPr="00444EB8" w:rsidRDefault="002F2CDF" w:rsidP="002F2CDF">
      <w:pPr>
        <w:jc w:val="center"/>
        <w:rPr>
          <w:sz w:val="18"/>
        </w:rPr>
      </w:pPr>
      <w:r w:rsidRPr="00444EB8">
        <w:rPr>
          <w:bCs/>
          <w:smallCaps/>
          <w:noProof/>
          <w:sz w:val="18"/>
          <w:vertAlign w:val="superscript"/>
        </w:rPr>
        <w:t>4</w:t>
      </w:r>
      <w:r w:rsidR="00D75B6D" w:rsidRPr="00444EB8">
        <w:rPr>
          <w:noProof/>
          <w:sz w:val="18"/>
        </w:rPr>
        <w:t>Centro de Investigación en Tecnología Ferroviaria (CITEF), Departamento de Ingeniería Mecánica, Universidad Politécnica</w:t>
      </w:r>
      <w:r w:rsidR="00D75B6D" w:rsidRPr="00444EB8">
        <w:rPr>
          <w:sz w:val="18"/>
        </w:rPr>
        <w:t xml:space="preserve"> de Madrid, España. Email: ramon.gil@citef.es</w:t>
      </w:r>
    </w:p>
    <w:p w14:paraId="1FF9BC06" w14:textId="77777777" w:rsidR="00323F6E" w:rsidRPr="00444EB8" w:rsidRDefault="00323F6E" w:rsidP="00DA6BBE">
      <w:pPr>
        <w:pStyle w:val="Default"/>
        <w:rPr>
          <w:bCs/>
          <w:smallCaps/>
          <w:noProof/>
          <w:sz w:val="20"/>
          <w:szCs w:val="16"/>
          <w:lang w:val="es-ES"/>
        </w:rPr>
      </w:pPr>
    </w:p>
    <w:p w14:paraId="45131A9C" w14:textId="77777777" w:rsidR="00D6669B" w:rsidRPr="00444EB8" w:rsidRDefault="00D6669B" w:rsidP="00323F6E">
      <w:pPr>
        <w:pStyle w:val="Default"/>
        <w:rPr>
          <w:noProof/>
          <w:lang w:val="es-ES"/>
        </w:rPr>
      </w:pPr>
    </w:p>
    <w:p w14:paraId="5D8858F4" w14:textId="77777777" w:rsidR="00E53539" w:rsidRPr="00444EB8" w:rsidRDefault="00E53539" w:rsidP="00323F6E">
      <w:pPr>
        <w:pStyle w:val="Default"/>
        <w:rPr>
          <w:noProof/>
          <w:lang w:val="es-ES"/>
        </w:rPr>
        <w:sectPr w:rsidR="00E53539" w:rsidRPr="00444EB8" w:rsidSect="0073610A">
          <w:headerReference w:type="even" r:id="rId11"/>
          <w:headerReference w:type="default" r:id="rId12"/>
          <w:headerReference w:type="first" r:id="rId13"/>
          <w:type w:val="continuous"/>
          <w:pgSz w:w="11906" w:h="16838" w:code="9"/>
          <w:pgMar w:top="1934" w:right="1418" w:bottom="1418" w:left="1418" w:header="1064" w:footer="709" w:gutter="0"/>
          <w:cols w:space="708"/>
          <w:titlePg/>
          <w:docGrid w:linePitch="360"/>
        </w:sectPr>
      </w:pPr>
    </w:p>
    <w:p w14:paraId="6895ED4E" w14:textId="77777777" w:rsidR="004F2A4B" w:rsidRDefault="004F2A4B" w:rsidP="00E53539">
      <w:pPr>
        <w:pStyle w:val="Default"/>
        <w:rPr>
          <w:b/>
          <w:bCs/>
          <w:noProof/>
          <w:sz w:val="20"/>
          <w:szCs w:val="20"/>
          <w:lang w:val="es-ES"/>
        </w:rPr>
      </w:pPr>
    </w:p>
    <w:p w14:paraId="720DE4D6" w14:textId="3A1F94A2" w:rsidR="00E72566" w:rsidRPr="00444EB8" w:rsidRDefault="00830C3B" w:rsidP="00E53539">
      <w:pPr>
        <w:pStyle w:val="Default"/>
        <w:rPr>
          <w:b/>
          <w:noProof/>
          <w:sz w:val="20"/>
          <w:szCs w:val="20"/>
          <w:lang w:val="es-ES"/>
        </w:rPr>
      </w:pPr>
      <w:r w:rsidRPr="00444EB8">
        <w:rPr>
          <w:b/>
          <w:bCs/>
          <w:noProof/>
          <w:sz w:val="20"/>
          <w:szCs w:val="20"/>
          <w:lang w:val="es-ES"/>
        </w:rPr>
        <w:t>R</w:t>
      </w:r>
      <w:r w:rsidR="00905898" w:rsidRPr="00444EB8">
        <w:rPr>
          <w:b/>
          <w:bCs/>
          <w:noProof/>
          <w:sz w:val="20"/>
          <w:szCs w:val="20"/>
          <w:lang w:val="es-ES"/>
        </w:rPr>
        <w:t>esumen</w:t>
      </w:r>
    </w:p>
    <w:p w14:paraId="1A10CF3E" w14:textId="2B9CF8D9" w:rsidR="00E72566" w:rsidRDefault="00E72566" w:rsidP="00E72566">
      <w:pPr>
        <w:pStyle w:val="Default"/>
        <w:rPr>
          <w:noProof/>
          <w:sz w:val="20"/>
          <w:szCs w:val="20"/>
          <w:lang w:val="es-ES"/>
        </w:rPr>
      </w:pPr>
    </w:p>
    <w:p w14:paraId="7A78CD47" w14:textId="3C0F9D32" w:rsidR="005A57B5" w:rsidRDefault="00A94435" w:rsidP="00A94435">
      <w:pPr>
        <w:pStyle w:val="Default"/>
        <w:jc w:val="both"/>
        <w:rPr>
          <w:sz w:val="20"/>
          <w:szCs w:val="20"/>
          <w:lang w:val="es-ES"/>
        </w:rPr>
      </w:pPr>
      <w:r w:rsidRPr="00A94435">
        <w:rPr>
          <w:sz w:val="20"/>
          <w:szCs w:val="20"/>
          <w:lang w:val="es-ES"/>
        </w:rPr>
        <w:t xml:space="preserve">Las estrategias de mantenimiento son imprescindibles a la hora de asegurar el correcto y continuo funcionamiento de </w:t>
      </w:r>
      <w:r>
        <w:rPr>
          <w:sz w:val="20"/>
          <w:szCs w:val="20"/>
          <w:lang w:val="es-ES"/>
        </w:rPr>
        <w:t>la maquinaria</w:t>
      </w:r>
      <w:r w:rsidR="001D550D">
        <w:rPr>
          <w:sz w:val="20"/>
          <w:szCs w:val="20"/>
          <w:lang w:val="es-ES"/>
        </w:rPr>
        <w:t xml:space="preserve"> rotativa</w:t>
      </w:r>
      <w:r>
        <w:rPr>
          <w:sz w:val="20"/>
          <w:szCs w:val="20"/>
          <w:lang w:val="es-ES"/>
        </w:rPr>
        <w:t xml:space="preserve">, especialmente de los </w:t>
      </w:r>
      <w:r w:rsidR="001D550D">
        <w:rPr>
          <w:sz w:val="20"/>
          <w:szCs w:val="20"/>
          <w:lang w:val="es-ES"/>
        </w:rPr>
        <w:t xml:space="preserve">componentes </w:t>
      </w:r>
      <w:r>
        <w:rPr>
          <w:sz w:val="20"/>
          <w:szCs w:val="20"/>
          <w:lang w:val="es-ES"/>
        </w:rPr>
        <w:t>m</w:t>
      </w:r>
      <w:r w:rsidR="001D550D">
        <w:rPr>
          <w:sz w:val="20"/>
          <w:szCs w:val="20"/>
          <w:lang w:val="es-ES"/>
        </w:rPr>
        <w:t>á</w:t>
      </w:r>
      <w:r>
        <w:rPr>
          <w:sz w:val="20"/>
          <w:szCs w:val="20"/>
          <w:lang w:val="es-ES"/>
        </w:rPr>
        <w:t xml:space="preserve">s críticos, como </w:t>
      </w:r>
      <w:r w:rsidR="004F2A4B">
        <w:rPr>
          <w:sz w:val="20"/>
          <w:szCs w:val="20"/>
          <w:lang w:val="es-ES"/>
        </w:rPr>
        <w:t>los</w:t>
      </w:r>
      <w:r>
        <w:rPr>
          <w:sz w:val="20"/>
          <w:szCs w:val="20"/>
          <w:lang w:val="es-ES"/>
        </w:rPr>
        <w:t xml:space="preserve"> rodamientos.</w:t>
      </w:r>
      <w:r w:rsidR="001D550D">
        <w:rPr>
          <w:sz w:val="20"/>
          <w:szCs w:val="20"/>
          <w:lang w:val="es-ES"/>
        </w:rPr>
        <w:t xml:space="preserve"> Por lo cual surge la necesidad de contar con técnicas de procesamiento de señales que no solo identifiquen características asociadas a las fallas de los rodamientos, sino que también permitan relacionarlas con el nivel de falla correspondiente. </w:t>
      </w:r>
      <w:r w:rsidR="00F4234D">
        <w:rPr>
          <w:sz w:val="20"/>
          <w:szCs w:val="20"/>
          <w:lang w:val="es-ES"/>
        </w:rPr>
        <w:t>Esto ha creado gran interés en</w:t>
      </w:r>
      <w:r w:rsidR="00F4234D" w:rsidRPr="00F4234D">
        <w:rPr>
          <w:sz w:val="20"/>
          <w:szCs w:val="20"/>
          <w:lang w:val="es-ES"/>
        </w:rPr>
        <w:t xml:space="preserve"> la caracterización de fallas y la construcción de indicadores de salud</w:t>
      </w:r>
      <w:r w:rsidR="00F4234D">
        <w:rPr>
          <w:sz w:val="20"/>
          <w:szCs w:val="20"/>
          <w:lang w:val="es-ES"/>
        </w:rPr>
        <w:t xml:space="preserve">. Recientemente se propuso la caracterización de la evolución de una falla del rodamiento, mediante la implementación de mapas de contorno. En este estudio se presenta la optimización del diagnóstico de </w:t>
      </w:r>
      <w:r w:rsidR="00ED5FB0">
        <w:rPr>
          <w:sz w:val="20"/>
          <w:szCs w:val="20"/>
          <w:lang w:val="es-ES"/>
        </w:rPr>
        <w:t>esta</w:t>
      </w:r>
      <w:r w:rsidR="00F4234D">
        <w:rPr>
          <w:sz w:val="20"/>
          <w:szCs w:val="20"/>
          <w:lang w:val="es-ES"/>
        </w:rPr>
        <w:t xml:space="preserve"> metodología, mediante la caracterización de las isolíneas </w:t>
      </w:r>
      <w:r w:rsidR="004F2A4B">
        <w:rPr>
          <w:sz w:val="20"/>
          <w:szCs w:val="20"/>
          <w:lang w:val="es-ES"/>
        </w:rPr>
        <w:t>d</w:t>
      </w:r>
      <w:r w:rsidR="00F4234D">
        <w:rPr>
          <w:sz w:val="20"/>
          <w:szCs w:val="20"/>
          <w:lang w:val="es-ES"/>
        </w:rPr>
        <w:t>el mapa de evolución de falla.</w:t>
      </w:r>
      <w:r w:rsidR="000353FF">
        <w:rPr>
          <w:sz w:val="20"/>
          <w:szCs w:val="20"/>
          <w:lang w:val="es-ES"/>
        </w:rPr>
        <w:t xml:space="preserve"> Para lo cual se considera la implementación de funciones polinómicas. Los resultados muestran un</w:t>
      </w:r>
      <w:r w:rsidR="00235EE4">
        <w:rPr>
          <w:sz w:val="20"/>
          <w:szCs w:val="20"/>
          <w:lang w:val="es-ES"/>
        </w:rPr>
        <w:t>a mejora en la</w:t>
      </w:r>
      <w:r w:rsidR="004F2A4B">
        <w:rPr>
          <w:sz w:val="20"/>
          <w:szCs w:val="20"/>
          <w:lang w:val="es-ES"/>
        </w:rPr>
        <w:t xml:space="preserve"> </w:t>
      </w:r>
      <w:r w:rsidR="000353FF">
        <w:rPr>
          <w:sz w:val="20"/>
          <w:szCs w:val="20"/>
          <w:lang w:val="es-ES"/>
        </w:rPr>
        <w:t>identificación del nivel de falla correspondiente.</w:t>
      </w:r>
    </w:p>
    <w:p w14:paraId="5EC32770" w14:textId="7FCCD132" w:rsidR="005A57B5" w:rsidRDefault="005A57B5" w:rsidP="00E72566">
      <w:pPr>
        <w:pStyle w:val="Default"/>
        <w:rPr>
          <w:sz w:val="20"/>
          <w:szCs w:val="20"/>
          <w:lang w:val="es-ES"/>
        </w:rPr>
      </w:pPr>
    </w:p>
    <w:p w14:paraId="70A85AF5" w14:textId="6FCA4159" w:rsidR="009B4D5F" w:rsidRPr="00444EB8" w:rsidRDefault="0083008D" w:rsidP="00FB73A9">
      <w:r w:rsidRPr="00444EB8">
        <w:rPr>
          <w:b/>
          <w:bCs/>
        </w:rPr>
        <w:t>P</w:t>
      </w:r>
      <w:r w:rsidR="00905898" w:rsidRPr="00444EB8">
        <w:rPr>
          <w:b/>
          <w:bCs/>
        </w:rPr>
        <w:t>alabras clave</w:t>
      </w:r>
      <w:r w:rsidR="00E72566" w:rsidRPr="00444EB8">
        <w:rPr>
          <w:b/>
        </w:rPr>
        <w:t>:</w:t>
      </w:r>
      <w:r w:rsidR="00EE1D17" w:rsidRPr="00444EB8">
        <w:rPr>
          <w:b/>
        </w:rPr>
        <w:t xml:space="preserve"> </w:t>
      </w:r>
      <w:r w:rsidR="001979FF" w:rsidRPr="00444EB8">
        <w:t>mapa de contornos; monitoreo de condición; diagnóstico de rodamientos; análisis de envolvente</w:t>
      </w:r>
      <w:r w:rsidR="009B4D5F" w:rsidRPr="00444EB8">
        <w:t>.</w:t>
      </w:r>
    </w:p>
    <w:p w14:paraId="65B0EAD8" w14:textId="77777777" w:rsidR="00E53539" w:rsidRPr="00444EB8" w:rsidRDefault="00E53539" w:rsidP="00E34FCE">
      <w:pPr>
        <w:pStyle w:val="Default"/>
        <w:ind w:right="-232"/>
        <w:jc w:val="both"/>
        <w:rPr>
          <w:noProof/>
          <w:sz w:val="20"/>
          <w:lang w:val="es-ES"/>
        </w:rPr>
      </w:pPr>
    </w:p>
    <w:p w14:paraId="357A92A6" w14:textId="77777777" w:rsidR="00845B18" w:rsidRPr="00444EB8" w:rsidRDefault="00845B18" w:rsidP="00E34FCE">
      <w:pPr>
        <w:pStyle w:val="Default"/>
        <w:ind w:right="-232"/>
        <w:jc w:val="both"/>
        <w:rPr>
          <w:noProof/>
          <w:sz w:val="20"/>
          <w:lang w:val="es-ES"/>
        </w:rPr>
      </w:pPr>
    </w:p>
    <w:p w14:paraId="73515D64" w14:textId="531A2925" w:rsidR="00E72566" w:rsidRPr="00FB6DE1" w:rsidRDefault="00E72566" w:rsidP="00E53539">
      <w:pPr>
        <w:pStyle w:val="Default"/>
        <w:ind w:right="-232"/>
        <w:jc w:val="both"/>
        <w:rPr>
          <w:b/>
          <w:noProof/>
          <w:sz w:val="20"/>
          <w:szCs w:val="20"/>
          <w:lang w:val="en-GB"/>
        </w:rPr>
      </w:pPr>
      <w:r w:rsidRPr="00FB6DE1">
        <w:rPr>
          <w:b/>
          <w:bCs/>
          <w:noProof/>
          <w:sz w:val="20"/>
          <w:szCs w:val="20"/>
          <w:lang w:val="en-GB"/>
        </w:rPr>
        <w:t>A</w:t>
      </w:r>
      <w:r w:rsidR="00905898" w:rsidRPr="00FB6DE1">
        <w:rPr>
          <w:b/>
          <w:bCs/>
          <w:noProof/>
          <w:sz w:val="20"/>
          <w:szCs w:val="20"/>
          <w:lang w:val="en-GB"/>
        </w:rPr>
        <w:t>bstract</w:t>
      </w:r>
    </w:p>
    <w:p w14:paraId="1378C515" w14:textId="7791DB96" w:rsidR="00E72566" w:rsidRPr="00FB6DE1" w:rsidRDefault="00E72566" w:rsidP="00E72566">
      <w:pPr>
        <w:pStyle w:val="Default"/>
        <w:jc w:val="both"/>
        <w:rPr>
          <w:b/>
          <w:noProof/>
          <w:sz w:val="20"/>
          <w:szCs w:val="20"/>
          <w:lang w:val="en-GB"/>
        </w:rPr>
      </w:pPr>
    </w:p>
    <w:p w14:paraId="6E981F22" w14:textId="77777777" w:rsidR="00424FD3" w:rsidRPr="00FB6DE1" w:rsidRDefault="00424FD3" w:rsidP="00424FD3">
      <w:pPr>
        <w:pStyle w:val="Default"/>
        <w:jc w:val="both"/>
        <w:rPr>
          <w:bCs/>
          <w:noProof/>
          <w:sz w:val="20"/>
          <w:szCs w:val="20"/>
          <w:lang w:val="en-GB"/>
        </w:rPr>
      </w:pPr>
      <w:r w:rsidRPr="00FB6DE1">
        <w:rPr>
          <w:bCs/>
          <w:noProof/>
          <w:sz w:val="20"/>
          <w:szCs w:val="20"/>
          <w:lang w:val="en-GB"/>
        </w:rPr>
        <w:t>Maintenance strategies are essential to ensure the correct and continuous operation of rotating machinery, especially the most critical components, such as bearings. Therefore, there is a need for signal processing techniques that not only identify characteristics associated with bearing failures, but also allow them to be related to the corresponding failure level. This has created great interest in fault characterisation and the construction of health indicators. Recently, the characterisation of the evolution of a bearing failure was proposed by implementing contour maps. This study presents the optimisation of the diagnosis of this methodology, through the characterisation of the isolines of the fault evolution map. For which the implementation of polynomial functions is considered. The results show an increase in the identification of the corresponding fault level.</w:t>
      </w:r>
    </w:p>
    <w:p w14:paraId="34BDE1CE" w14:textId="77777777" w:rsidR="0071458F" w:rsidRPr="00FB6DE1" w:rsidRDefault="0071458F" w:rsidP="00FB73A9">
      <w:pPr>
        <w:rPr>
          <w:rStyle w:val="hps"/>
          <w:rFonts w:cs="Times New Roman"/>
          <w:color w:val="FF0000"/>
          <w:lang w:val="en-GB"/>
        </w:rPr>
      </w:pPr>
    </w:p>
    <w:p w14:paraId="6FCE943A" w14:textId="32FA1725" w:rsidR="00D6669B" w:rsidRPr="00FB6DE1" w:rsidRDefault="00032799" w:rsidP="00FB73A9">
      <w:pPr>
        <w:rPr>
          <w:noProof/>
          <w:color w:val="000000"/>
          <w:lang w:val="en-GB"/>
        </w:rPr>
      </w:pPr>
      <w:r w:rsidRPr="00FB6DE1">
        <w:rPr>
          <w:b/>
          <w:noProof/>
          <w:color w:val="000000"/>
          <w:lang w:val="en-GB"/>
        </w:rPr>
        <w:t>K</w:t>
      </w:r>
      <w:r w:rsidR="00905898" w:rsidRPr="00FB6DE1">
        <w:rPr>
          <w:b/>
          <w:noProof/>
          <w:color w:val="000000"/>
          <w:lang w:val="en-GB"/>
        </w:rPr>
        <w:t>eywords</w:t>
      </w:r>
      <w:r w:rsidR="00284D6A" w:rsidRPr="00FB6DE1">
        <w:rPr>
          <w:b/>
          <w:noProof/>
          <w:color w:val="000000"/>
          <w:lang w:val="en-GB"/>
        </w:rPr>
        <w:t>:</w:t>
      </w:r>
      <w:r w:rsidR="00284D6A" w:rsidRPr="00FB6DE1">
        <w:rPr>
          <w:noProof/>
          <w:lang w:val="en-GB"/>
        </w:rPr>
        <w:t xml:space="preserve"> </w:t>
      </w:r>
      <w:r w:rsidR="00AF3638" w:rsidRPr="00FB6DE1">
        <w:rPr>
          <w:noProof/>
          <w:lang w:val="en-GB"/>
        </w:rPr>
        <w:t>contour map; condition monitoring; bearing diagnosis; envelope analysis.</w:t>
      </w:r>
    </w:p>
    <w:p w14:paraId="70B7966B" w14:textId="77777777" w:rsidR="009A4D29" w:rsidRPr="00FB6DE1" w:rsidRDefault="009A4D29" w:rsidP="00FB73A9">
      <w:pPr>
        <w:rPr>
          <w:color w:val="000000"/>
          <w:lang w:val="en-GB"/>
        </w:rPr>
      </w:pPr>
    </w:p>
    <w:p w14:paraId="59EF8E10" w14:textId="77777777" w:rsidR="00561135" w:rsidRPr="00FB6DE1" w:rsidRDefault="00561135" w:rsidP="00FB73A9">
      <w:pPr>
        <w:rPr>
          <w:lang w:val="en-GB"/>
        </w:rPr>
      </w:pPr>
    </w:p>
    <w:p w14:paraId="46B76469" w14:textId="796B266A" w:rsidR="00D6669B" w:rsidRPr="00FB6DE1" w:rsidRDefault="00D6669B" w:rsidP="00FB73A9">
      <w:pPr>
        <w:rPr>
          <w:lang w:val="en-GB"/>
        </w:rPr>
        <w:sectPr w:rsidR="00D6669B" w:rsidRPr="00FB6DE1" w:rsidSect="0073610A">
          <w:type w:val="continuous"/>
          <w:pgSz w:w="11906" w:h="16838" w:code="9"/>
          <w:pgMar w:top="1418" w:right="1418" w:bottom="1418" w:left="1418" w:header="1064" w:footer="709" w:gutter="0"/>
          <w:cols w:space="340"/>
          <w:docGrid w:linePitch="360"/>
        </w:sectPr>
      </w:pPr>
    </w:p>
    <w:p w14:paraId="18AE9482" w14:textId="2A104C27" w:rsidR="00E72566" w:rsidRPr="00444EB8" w:rsidRDefault="009E037A" w:rsidP="00960B8F">
      <w:pPr>
        <w:pStyle w:val="Ttulo1"/>
      </w:pPr>
      <w:r w:rsidRPr="00444EB8">
        <w:t>I</w:t>
      </w:r>
      <w:r w:rsidR="00905898" w:rsidRPr="00444EB8">
        <w:t>ntroducción</w:t>
      </w:r>
    </w:p>
    <w:p w14:paraId="7AE2EAC2" w14:textId="77777777" w:rsidR="00D6669B" w:rsidRPr="00444EB8" w:rsidRDefault="00D6669B" w:rsidP="00F95EBB"/>
    <w:p w14:paraId="331869A6" w14:textId="5B677217" w:rsidR="008C18DF" w:rsidRDefault="00315BF6" w:rsidP="00214474">
      <w:r w:rsidRPr="00315BF6">
        <w:t>La maquinaria rotativa es uno de los componentes mecánicos más importantes y ampliamente aplicados en el sector industrial</w:t>
      </w:r>
      <w:r w:rsidR="00F71B7E">
        <w:t xml:space="preserve"> </w:t>
      </w:r>
      <w:r w:rsidR="00F71B7E">
        <w:fldChar w:fldCharType="begin"/>
      </w:r>
      <w:r w:rsidR="006E6C5B">
        <w:instrText xml:space="preserve"> ADDIN ZOTERO_ITEM CSL_CITATION {"citationID":"GBs3cKCV","properties":{"formattedCitation":"[1,2]","plainCitation":"[1,2]","noteIndex":0},"citationItems":[{"id":392,"uris":["http://zotero.org/users/2130202/items/JX6RZLTA"],"itemData":{"id":392,"type":"article-journal","abstract":"One of the challenges in predicting the remaining useful life (RUL) of rolling element bearings (REBs) is determining a proper failure threshold (FT). In the literature, the FT is usually assumed to be a constant value of an extracted feature from the vibration signals. In this study, a degradation indicator was extracted to describe damage to REBs by applying principal component analysis (PCA) to their run-to-failure data. The relationship between this degradation indicator and the vibration peak was represented through a joint probability distribution using statistical copula models. The FT was proposed as a probability distribution based on the fluctuation increase in the vibration trend. A set of run-to-failure tests was conducted. Applying the proposed method to this dataset led to various FTs for the different failure modes that occurred. It is shown that, for inner race degradation, a higher FT can be assumed than for rolling element degradation. This could help extend the lives of REBs regarding the degrading elements. A dataset for an industrial machine was also analyzed and it is shown that the proposed model estimated a reasonable and proper FT in an actual case study.","container-title":"Applied Sciences","DOI":"10.3390/app11010160","issue":"1","language":"en","license":"http://creativecommons.org/licenses/by/3.0/","note":"number: 1\npublisher: Multidisciplinary Digital Publishing Institute","page":"160","source":"www.mdpi.com","title":"Failure Threshold Determination of Rolling Element Bearings Using Vibration Fluctuation and Failure Modes","volume":"11","author":[{"family":"Behzad","given":"Mehdi"},{"family":"Feizhoseini","given":"Sajjad"},{"family":"Arghand","given":"Hesam Addin"},{"family":"Davoodabadi","given":"Ali"},{"family":"Mba","given":"David"}],"issued":{"date-parts":[["2021",1]]}}},{"id":269,"uris":["http://zotero.org/users/2130202/items/KCD5C27E"],"itemData":{"id":269,"type":"article-journal","abstract":"Automatic and accurate identification of rolling bearings fault categories, especially for the fault severities and fault orientations, is still a major challenge in rotating machinery fault diagnosis. In this paper, a novel method called ensemble deep auto-encoders (EDAEs) is proposed for intelligent fault diagnosis of rolling bearings. Firstly, different activation functions are employed as the hidden functions to design a series of auto-encoders (AEs) with different characteristics. Secondly, EDAEs are constructed with various auto-encoders for unsupervised feature learning from the measured vibration signals. Finally, a combination strategy is designed to ensure accurate and stable diagnosis results. The proposed method is applied to analyze the experimental bearing vibration signals. The results confirm that the proposed method can get rid of the dependence on manual feature extraction and overcome the limitations of individual deep learning models, which is more effective than the existing intelligent diagnosis methods.","container-title":"Mechanical Systems and Signal Processing","DOI":"10.1016/j.ymssp.2017.09.026","ISSN":"0888-3270","journalAbbreviation":"Mechanical Systems and Signal Processing","language":"en","page":"278-297","source":"ScienceDirect","title":"A novel method for intelligent fault diagnosis of rolling bearings using ensemble deep auto-encoders","volume":"102","author":[{"family":"Shao","given":"Haidong"},{"family":"Jiang","given":"Hongkai"},{"family":"Lin","given":"Ying"},{"family":"Li","given":"Xingqiu"}],"issued":{"date-parts":[["2018",3,1]]}}}],"schema":"https://github.com/citation-style-language/schema/raw/master/csl-citation.json"} </w:instrText>
      </w:r>
      <w:r w:rsidR="00F71B7E">
        <w:fldChar w:fldCharType="separate"/>
      </w:r>
      <w:r w:rsidR="006E6C5B" w:rsidRPr="006E6C5B">
        <w:rPr>
          <w:rFonts w:cs="Times New Roman"/>
        </w:rPr>
        <w:t>[1,2]</w:t>
      </w:r>
      <w:r w:rsidR="00F71B7E">
        <w:fldChar w:fldCharType="end"/>
      </w:r>
      <w:r w:rsidR="000A13B9">
        <w:t xml:space="preserve">. </w:t>
      </w:r>
      <w:r w:rsidR="00F90CCD">
        <w:t xml:space="preserve">Uno de los componentes ampliamente usados en maquinaria rotativa </w:t>
      </w:r>
      <w:r w:rsidR="008C18DF" w:rsidRPr="008C18DF">
        <w:t>y con mayor probabilidad de falla</w:t>
      </w:r>
      <w:r w:rsidR="00F90CCD">
        <w:t xml:space="preserve"> son los</w:t>
      </w:r>
      <w:r w:rsidR="00F90CCD" w:rsidRPr="008C18DF">
        <w:t xml:space="preserve"> rodamientos</w:t>
      </w:r>
      <w:r w:rsidR="008C18DF" w:rsidRPr="008C18DF">
        <w:t xml:space="preserve">, </w:t>
      </w:r>
      <w:r w:rsidR="008C18DF" w:rsidRPr="008C18DF">
        <w:t>siendo únicamente el 10% de estos</w:t>
      </w:r>
      <w:r w:rsidR="008C18DF">
        <w:t>, los</w:t>
      </w:r>
      <w:r w:rsidR="008C18DF" w:rsidRPr="008C18DF">
        <w:t xml:space="preserve"> que llegan al fin de su vida útil</w:t>
      </w:r>
      <w:r w:rsidR="008C18DF">
        <w:t xml:space="preserve"> </w:t>
      </w:r>
      <w:r w:rsidR="008C18DF">
        <w:fldChar w:fldCharType="begin"/>
      </w:r>
      <w:r w:rsidR="006E6C5B">
        <w:instrText xml:space="preserve"> ADDIN ZOTERO_ITEM CSL_CITATION {"citationID":"gmrtIMdq","properties":{"formattedCitation":"[3,4]","plainCitation":"[3,4]","noteIndex":0},"citationItems":[{"id":159,"uris":["http://zotero.org/users/2130202/items/Q72TR7QT"],"itemData":{"id":159,"type":"article-journal","abstract":"Empirical wavelet transform (EWT) is an adaptive wavelet based analysis which can be used to extract useful amplitude modulated-frequency modulated (AM-FM) mono components from a bearing vibration signal. However, the pre-requisite segmentation method on the Fourier support of a signal without a rigorous theoretical principle has limited the application of EWT in bearing fault diagnosis. To overcome this difﬁculty, an adaptive frequency band selection technique utilizing the Harmonic Signiﬁcance Index (HSI) and Particle Swarm Optimization (PSO) is proposed in this paper. In this approach, HSI is employed as the ﬁtness value of PSO to quantify the fault information contained in various frequency bands, and the optimal parameters (i.e., the lower cutoff frequency and the bandwidth) of the most sensitive frequency band (i.e., the band having the largest HSI value) identiﬁed by the PSO are then used in EWT to bandpass ﬁlter the original signal to extract the fault related AM-FM mono component. Results from the case studies presented in this work conﬁrm the effectiveness of the proposed technique for bearing fault diagnosis. The proposed technique is particularly useful for situations where a bearing defect signal is contaminated by strong non-Gaussian noise such as random impacts from other mechanical components.","container-title":"Measurement","DOI":"10.1016/j.measurement.2018.10.086","ISSN":"02632241","journalAbbreviation":"Measurement","language":"en","page":"375-384","source":"DOI.org (Crossref)","title":"An adaptive sensitive frequency band selection method for empirical wavelet transform and its application in bearing fault diagnosis","volume":"134","author":[{"family":"Yu","given":"Kun"},{"family":"Lin","given":"Tian Ran"},{"family":"Tan","given":"Jiwen"},{"family":"Ma","given":"Hui"}],"issued":{"date-parts":[["2019",2]]}}},{"id":108,"uris":["http://zotero.org/users/2130202/items/CYF2GWCU"],"itemData":{"id":108,"type":"article-journal","container-title":"MATERIALS EVALUATION","language":"en","page":"8","source":"Zotero","title":"Rolling Element Bearing Analysis","author":[{"family":"Graney","given":"Brian P"},{"family":"Starry","given":"Ken"}],"issued":{"date-parts":[["2012"]]}}}],"schema":"https://github.com/citation-style-language/schema/raw/master/csl-citation.json"} </w:instrText>
      </w:r>
      <w:r w:rsidR="008C18DF">
        <w:fldChar w:fldCharType="separate"/>
      </w:r>
      <w:r w:rsidR="006E6C5B" w:rsidRPr="006E6C5B">
        <w:rPr>
          <w:rFonts w:cs="Times New Roman"/>
        </w:rPr>
        <w:t>[3,4]</w:t>
      </w:r>
      <w:r w:rsidR="008C18DF">
        <w:fldChar w:fldCharType="end"/>
      </w:r>
      <w:r w:rsidR="00AF6DFD">
        <w:t>. Por lo cual, el monitoreo y diagnóstico del estado de los rodamientos es uno de los aspectos más importantes</w:t>
      </w:r>
      <w:r w:rsidR="00204682">
        <w:t xml:space="preserve"> en la industria moderna</w:t>
      </w:r>
      <w:r w:rsidR="00AF6DFD">
        <w:t>.</w:t>
      </w:r>
    </w:p>
    <w:p w14:paraId="03FE02BE" w14:textId="42BBE1DB" w:rsidR="005E127B" w:rsidRDefault="005E127B" w:rsidP="00214474"/>
    <w:p w14:paraId="66CA8850" w14:textId="41F673F0" w:rsidR="006C5A1F" w:rsidRPr="003F37E5" w:rsidRDefault="006C5A1F" w:rsidP="00214474">
      <w:r w:rsidRPr="003F37E5">
        <w:t xml:space="preserve">Con el objetivo de incrementar el rendimiento de estos equipos se han desarrollado </w:t>
      </w:r>
      <w:r w:rsidR="00204682" w:rsidRPr="003F37E5">
        <w:t>m</w:t>
      </w:r>
      <w:r w:rsidR="00AB6DAC" w:rsidRPr="003F37E5">
        <w:t>uchas investigaciones</w:t>
      </w:r>
      <w:r w:rsidRPr="003F37E5">
        <w:t xml:space="preserve">, </w:t>
      </w:r>
      <w:r w:rsidR="00A35A7B" w:rsidRPr="003F37E5">
        <w:lastRenderedPageBreak/>
        <w:t>considerando principalmente</w:t>
      </w:r>
      <w:r w:rsidRPr="003F37E5">
        <w:t xml:space="preserve"> técnicas no intrusivas como los son </w:t>
      </w:r>
      <w:r w:rsidR="00C40E76">
        <w:t xml:space="preserve">la medida y análisis de </w:t>
      </w:r>
      <w:r w:rsidRPr="003F37E5">
        <w:t>las señales de vibraci</w:t>
      </w:r>
      <w:r w:rsidR="00A35A7B" w:rsidRPr="003F37E5">
        <w:t>ó</w:t>
      </w:r>
      <w:r w:rsidRPr="003F37E5">
        <w:t>n.</w:t>
      </w:r>
      <w:r w:rsidR="00A35A7B" w:rsidRPr="003F37E5">
        <w:t xml:space="preserve"> A partir de lo cual han surgido dos claros enfoques en el desarrollo de los métodos de </w:t>
      </w:r>
      <w:r w:rsidR="00253C46" w:rsidRPr="003F37E5">
        <w:t>diagnóstico, basados</w:t>
      </w:r>
      <w:r w:rsidR="00A35A7B" w:rsidRPr="003F37E5">
        <w:t xml:space="preserve"> principalmente en inteligencia artificial </w:t>
      </w:r>
      <w:r w:rsidR="00ED5FB0">
        <w:t>y</w:t>
      </w:r>
      <w:r w:rsidR="00A35A7B" w:rsidRPr="003F37E5">
        <w:t xml:space="preserve"> procesamiento </w:t>
      </w:r>
      <w:r w:rsidR="001A0D6F">
        <w:t>convencional</w:t>
      </w:r>
      <w:r w:rsidR="00104FD7">
        <w:t xml:space="preserve"> </w:t>
      </w:r>
      <w:r w:rsidR="00A35A7B" w:rsidRPr="003F37E5">
        <w:t>de señales.</w:t>
      </w:r>
    </w:p>
    <w:p w14:paraId="3D9DDBB6" w14:textId="77777777" w:rsidR="006C5A1F" w:rsidRDefault="006C5A1F" w:rsidP="00214474">
      <w:pPr>
        <w:rPr>
          <w:color w:val="FF0000"/>
        </w:rPr>
      </w:pPr>
    </w:p>
    <w:p w14:paraId="5152A2BD" w14:textId="281FC3B1" w:rsidR="004B6138" w:rsidRPr="00EB671A" w:rsidRDefault="006F3688" w:rsidP="00214474">
      <w:r w:rsidRPr="000E1459">
        <w:t xml:space="preserve">Los métodos de diagnóstico </w:t>
      </w:r>
      <w:r w:rsidR="005D50B2" w:rsidRPr="000E1459">
        <w:t xml:space="preserve">basados en inteligencia </w:t>
      </w:r>
      <w:r w:rsidR="007C2D01" w:rsidRPr="000E1459">
        <w:t>artificial</w:t>
      </w:r>
      <w:r w:rsidR="005D50B2" w:rsidRPr="000E1459">
        <w:t xml:space="preserve"> emplean algoritmos </w:t>
      </w:r>
      <w:r w:rsidR="00104FD7" w:rsidRPr="000E1459">
        <w:t xml:space="preserve">de aprendizaje superficial y profundo </w:t>
      </w:r>
      <w:r w:rsidR="005D50B2" w:rsidRPr="000E1459">
        <w:t>para analizar de manera efectiva los datos recopila</w:t>
      </w:r>
      <w:r w:rsidR="000E1459" w:rsidRPr="000E1459">
        <w:t>d</w:t>
      </w:r>
      <w:r w:rsidR="005D50B2" w:rsidRPr="000E1459">
        <w:t xml:space="preserve">os y proporcionar resultados de </w:t>
      </w:r>
      <w:r w:rsidR="007C2D01" w:rsidRPr="000E1459">
        <w:t>diagnóstico</w:t>
      </w:r>
      <w:r w:rsidR="005D50B2" w:rsidRPr="000E1459">
        <w:t xml:space="preserve"> fiables</w:t>
      </w:r>
      <w:r w:rsidR="0073609D" w:rsidRPr="000E1459">
        <w:t xml:space="preserve"> </w:t>
      </w:r>
      <w:r w:rsidR="0073609D" w:rsidRPr="000E1459">
        <w:fldChar w:fldCharType="begin"/>
      </w:r>
      <w:r w:rsidR="006E6C5B">
        <w:instrText xml:space="preserve"> ADDIN ZOTERO_ITEM CSL_CITATION {"citationID":"UcfYqj4T","properties":{"unsorted":true,"formattedCitation":"[5\\uc0\\u8211{}9]","plainCitation":"[5–9]","noteIndex":0},"citationItems":[{"id":551,"uris":["http://zotero.org/users/2130202/items/FIU2659W"],"itemData":{"id":551,"type":"article-journal","abstract":"This paper describes the development of a fault detection and diagnosis method to automatically identify different fault conditions of a hydraulic blade pitch system in a spar-type floating wind turbine. For fault detection, a Kalman filter is employed to estimate the blade pitch angle and valve spool position of the blade pitch system. The fault diagnosis scheme is based on an artificial neural network method with supervised learning that is capable of diagnosing a predetermined fault type. The neural network algorithm produces a predictive model with training, validation and test procedures after the final performance evaluation. The validation and test procedures of the artificial neural network model are conducted with the training model to prove the model performance. The proposed method is demonstrated in case studies of a spar floating wind turbine with stochastic wind and wave conditions and with consideration of six different types of faults, such as biases and fixed outputs in pitch sensors and excessive friction, slit-lock, wrong voltage, and circuit shortage in actuators. The fault diagnosis results from the final performance evaluation show that the proposed methods work effectively with good performance.","container-title":"Renewable Energy","DOI":"10.1016/j.renene.2020.12.116","ISSN":"0960-1481","journalAbbreviation":"Renewable Energy","language":"en","page":"1-13","source":"ScienceDirect","title":"Fault detection and diagnosis of a blade pitch system in a floating wind turbine based on Kalman filters and artificial neural networks","volume":"169","author":[{"family":"Cho","given":"Seongpil"},{"family":"Choi","given":"Minjoo"},{"family":"Gao","given":"Zhen"},{"family":"Moan","given":"Torgeir"}],"issued":{"date-parts":[["2021",5,1]]}}},{"id":557,"uris":["http://zotero.org/users/2130202/items/TQXB4QTJ"],"itemData":{"id":557,"type":"article-journal","abstract":"Bearings cause the most breakdowns in induction motors, which can result in significant economic losses. If faults in the bearings are not detected in time, they can cause the whole system to fail. System failures can lead to unexpected breakdowns, threats to worker safety, and huge economic losses. In this investigation, a new approach is proposed for fault diagnosis of bearings under variable low-speed conditions using a smooth sliding digital twin analysis of indirect acoustic emission (AE) signals. The proposed smooth sliding digital twin is designed based on the combination of the proposed autoregressive fuzzy Gauss–Laguerre bearing modeling approach and the proposed smooth sliding fuzzy observer. The proposed approach has four steps. The AE signals are resampled and the root mean square (RMS) feature is extracted from the AE signal in the first step. To estimate the resampled RMS bearing signal, a new smooth sliding digital twin is proposed in the second step. After that, the resampled RMS bearing residual signal is generated using the difference between the original and estimated signals. Next, a support vector machine (SVM) is proposed for crack detection and crack size identification. The effectiveness of this new approach is evaluated by AE signals provided by our lab’s bearing dataset, where the benchmark dataset consists of one normal and seven abnormal conditions: ball, outer, inner, outer-ball, inner-ball, inner-outer, and inner-outer-ball. The results demonstrated that the average accuracies of the anomaly diagnosis and crack size identification of AE signals for the bearings used in this new smooth sliding digital twin are 97.75% and 97.78%, respectively.","container-title":"Applied Sciences","DOI":"10.3390/app12136770","ISSN":"2076-3417","issue":"13","language":"en","license":"http://creativecommons.org/licenses/by/3.0/","note":"number: 13\npublisher: Multidisciplinary Digital Publishing Institute","page":"6770","source":"www.mdpi.com","title":"Bearing Crack Diagnosis Using a Smooth Sliding Digital Twin to Overcome Fluctuations Arising in Unknown Conditions","volume":"12","author":[{"family":"Piltan","given":"Farzin"},{"family":"Kim","given":"Cheol-Hong"},{"family":"Kim","given":"Jong-Myon"}],"issued":{"date-parts":[["2022",1]]}},"label":"page"},{"id":372,"uris":["http://zotero.org/users/2130202/items/YCKVN66Q"],"itemData":{"id":372,"type":"article-journal","abstract":"Fault diagnosis of rolling bearings is an essential process for improving the reliability and safety of the rotating machinery. It is always a major challenge to ensure fault diagnosis accuracy in particular under severe working conditions. In this article, a deep adversarial domain adaptation (DADA) model is proposed for rolling bearing fault diagnosis. This model constructs an adversarial adaptation network to solve the commonly encountered problem in numerous real applications: the source domain and the target domain are inconsistent in their distribution. First, a deep stack autoencoder (DSAE) is combined with representative feature learning for dimensionality reduction, and such a combination provides an unsupervised learning method to effectively acquire fault features. Meanwhile, domain adaptation and recognition classiﬁcation are implemented using a Softmax classiﬁer to augment classiﬁcation accuracy. Second, the effects of the number of hidden layers in the stack autoencoder network, the number of neurons in each hidden layer, and the hyperparameters of the proposed fault diagnosis algorithm are analyzed. Third, comprehensive analysis is performed on real data to validate the performance of the proposed method; the experimental results demonstrate that the new method outperforms the existing machine learning and deep learning methods, in terms of classiﬁcation accuracy and generalization ability.","container-title":"IEEE Transactions on Systems, Man, and Cybernetics: Systems","DOI":"10.1109/TSMC.2019.2932000","ISSN":"2168-2216, 2168-2232","journalAbbreviation":"IEEE Trans. Syst. Man Cybern, Syst.","language":"en","page":"1-10","source":"DOI.org (Crossref)","title":"Deep Adversarial Domain Adaptation Model for Bearing Fault Diagnosis","author":[{"family":"Liu","given":"Zhao-Hua"},{"family":"Lu","given":"Bi-Liang"},{"family":"Wei","given":"Hua-Liang"},{"family":"Chen","given":"Lei"},{"family":"Li","given":"Xiao-Hua"},{"family":"Ratsch","given":"Matthias"}],"issued":{"date-parts":[["2020"]]}}},{"id":348,"uris":["http://zotero.org/users/2130202/items/Z2MCB8W9"],"itemData":{"id":348,"type":"article-journal","abstract":"Effective intelligent fault diagnosis has long been a research focus on the condition monitoring of rotary machinery systems. Traditionally, time-domain vibration-based fault diagnosis has some deficiencies, such as complex computation of feature vectors, excessive dependence on prior knowledge and diagnostic expertise, and limited capacity for learning complex relationships in fault signals. Furthermore, following the increase in condition data, how to promptly process the massive fault data and automatically provide accurate diagnosis has become an urgent need to solve. Inspired by the idea of compressed sensing and deep learning, a novel intelligent diagnosis method is proposed for fault identification of rotating machines. In this paper, a nonlinear projection is applied to achieve the compressed acquisition, which not only reduces the amount of measured data that contained all the information of faults but also realizes the automatic feature extraction in transform domain. For exploring the discrimination hidden in the acquired data, a stacked sparse autoencoders-based deep neural network is established and performed with an unsupervised learning procedure followed by a supervised fine-tuning process. We studied the significance of compressed acquisition and provided the effects of key factors and comparison with traditional methods. The effectiveness of the proposed method is validated using data sets from rolling element bearings and the analysis shows that it is able to obtain high diagnotic accuracies and is superior to the existing methods. The proposed method reduces the need of human labor and expertise and provides new strategy to handle the massive data more easily.","container-title":"IEEE Transactions on Instrumentation and Measurement","DOI":"10.1109/TIM.2017.2759418","ISSN":"1557-9662","issue":"1","note":"event-title: IEEE Transactions on Instrumentation and Measurement","page":"185-195","source":"IEEE Xplore","title":"Intelligent Bearing Fault Diagnosis Method Combining Compressed Data Acquisition and Deep Learning","volume":"67","author":[{"family":"Sun","given":"J."},{"family":"Yan","given":"C."},{"family":"Wen","given":"J."}],"issued":{"date-parts":[["2018",1]]}}},{"id":343,"uris":["http://zotero.org/users/2130202/items/X9AJHDIR"],"itemData":{"id":343,"type":"article-journal","abstract":"Bearing defects have been accepted as one of the major causes of failure in rotating machinery. It is important to identify and diagnose the failure behavior of bearings for the reliable operation of equipment. In this paper, a low-cost non-contact vibration sensor has been developed for detecting the faults in bearings. The supervised learning method, support vector machine (SVM), has been employed as a tool to validate the effectiveness of the developed sensor. Experimental vibration data collected for different bearing defects under various loading and running conditions have been analyzed to develop a system for diagnosing the faults for machine health monitoring. Fault diagnosis has been accomplished using discrete wavelet transform for denoising the signal. Mahalanobis distance criteria has been employed for selecting the strongest feature on the extracted relevant features. Finally, these selected features have been passed to the SVM classifier for identifying and classifying the various bearing defects. The results reveal that the vibration signatures obtained from developed non-contact sensor compare well with the accelerometer data obtained under the same conditions. A developed sensor is a promising tool for detecting the bearing damage and identifying its class. SVM results have established the effectiveness of the developed non-contact sensor as a vibration measuring instrument which makes the developed sensor a cost-effective tool for the condition monitoring of rotating machines.","container-title":"Journal of Intelligent Manufacturing","DOI":"10.1007/s10845-019-01511-x","ISSN":"1572-8145","issue":"5","journalAbbreviation":"J Intell Manuf","language":"en","page":"1275-1289","source":"Springer Link","title":"Support vector machines based non-contact fault diagnosis system for bearings","volume":"31","author":[{"family":"Goyal","given":"Deepam"},{"family":"Choudhary","given":"Anurag"},{"family":"Pabla","given":"B. S."},{"family":"Dhami","given":"S. S."}],"issued":{"date-parts":[["2020",6,1]]}}}],"schema":"https://github.com/citation-style-language/schema/raw/master/csl-citation.json"} </w:instrText>
      </w:r>
      <w:r w:rsidR="0073609D" w:rsidRPr="000E1459">
        <w:fldChar w:fldCharType="separate"/>
      </w:r>
      <w:r w:rsidR="006E6C5B" w:rsidRPr="006E6C5B">
        <w:rPr>
          <w:rFonts w:cs="Times New Roman"/>
          <w:szCs w:val="24"/>
        </w:rPr>
        <w:t>[5–9]</w:t>
      </w:r>
      <w:r w:rsidR="0073609D" w:rsidRPr="000E1459">
        <w:fldChar w:fldCharType="end"/>
      </w:r>
      <w:r w:rsidR="005D50B2" w:rsidRPr="000E1459">
        <w:t>.</w:t>
      </w:r>
      <w:r w:rsidR="00B9105C" w:rsidRPr="000E1459">
        <w:t xml:space="preserve"> </w:t>
      </w:r>
      <w:r w:rsidR="000E1459" w:rsidRPr="000E1459">
        <w:t>En esta linea,</w:t>
      </w:r>
      <w:r w:rsidR="004B6138">
        <w:t xml:space="preserve"> se ha propuesto </w:t>
      </w:r>
      <w:r w:rsidR="00321376">
        <w:t xml:space="preserve">un </w:t>
      </w:r>
      <w:r w:rsidR="004B6138">
        <w:t>método basado en algoritmo</w:t>
      </w:r>
      <w:r w:rsidR="00ED5FB0">
        <w:t>s</w:t>
      </w:r>
      <w:r w:rsidR="004B6138">
        <w:t xml:space="preserve"> de </w:t>
      </w:r>
      <w:r w:rsidR="004B6138" w:rsidRPr="000E1459">
        <w:t>aprendizaje no supervisado</w:t>
      </w:r>
      <w:r w:rsidR="004B6138">
        <w:t xml:space="preserve"> </w:t>
      </w:r>
      <w:r w:rsidR="004B6138" w:rsidRPr="000E1459">
        <w:fldChar w:fldCharType="begin"/>
      </w:r>
      <w:r w:rsidR="006E6C5B">
        <w:instrText xml:space="preserve"> ADDIN ZOTERO_ITEM CSL_CITATION {"citationID":"4wo0wmRl","properties":{"formattedCitation":"[7]","plainCitation":"[7]","noteIndex":0},"citationItems":[{"id":372,"uris":["http://zotero.org/users/2130202/items/YCKVN66Q"],"itemData":{"id":372,"type":"article-journal","abstract":"Fault diagnosis of rolling bearings is an essential process for improving the reliability and safety of the rotating machinery. It is always a major challenge to ensure fault diagnosis accuracy in particular under severe working conditions. In this article, a deep adversarial domain adaptation (DADA) model is proposed for rolling bearing fault diagnosis. This model constructs an adversarial adaptation network to solve the commonly encountered problem in numerous real applications: the source domain and the target domain are inconsistent in their distribution. First, a deep stack autoencoder (DSAE) is combined with representative feature learning for dimensionality reduction, and such a combination provides an unsupervised learning method to effectively acquire fault features. Meanwhile, domain adaptation and recognition classiﬁcation are implemented using a Softmax classiﬁer to augment classiﬁcation accuracy. Second, the effects of the number of hidden layers in the stack autoencoder network, the number of neurons in each hidden layer, and the hyperparameters of the proposed fault diagnosis algorithm are analyzed. Third, comprehensive analysis is performed on real data to validate the performance of the proposed method; the experimental results demonstrate that the new method outperforms the existing machine learning and deep learning methods, in terms of classiﬁcation accuracy and generalization ability.","container-title":"IEEE Transactions on Systems, Man, and Cybernetics: Systems","DOI":"10.1109/TSMC.2019.2932000","ISSN":"2168-2216, 2168-2232","journalAbbreviation":"IEEE Trans. Syst. Man Cybern, Syst.","language":"en","page":"1-10","source":"DOI.org (Crossref)","title":"Deep Adversarial Domain Adaptation Model for Bearing Fault Diagnosis","author":[{"family":"Liu","given":"Zhao-Hua"},{"family":"Lu","given":"Bi-Liang"},{"family":"Wei","given":"Hua-Liang"},{"family":"Chen","given":"Lei"},{"family":"Li","given":"Xiao-Hua"},{"family":"Ratsch","given":"Matthias"}],"issued":{"date-parts":[["2020"]]}}}],"schema":"https://github.com/citation-style-language/schema/raw/master/csl-citation.json"} </w:instrText>
      </w:r>
      <w:r w:rsidR="004B6138" w:rsidRPr="000E1459">
        <w:fldChar w:fldCharType="separate"/>
      </w:r>
      <w:r w:rsidR="006E6C5B" w:rsidRPr="006E6C5B">
        <w:rPr>
          <w:rFonts w:cs="Times New Roman"/>
        </w:rPr>
        <w:t>[7]</w:t>
      </w:r>
      <w:r w:rsidR="004B6138" w:rsidRPr="000E1459">
        <w:fldChar w:fldCharType="end"/>
      </w:r>
      <w:r w:rsidR="004B6138">
        <w:t xml:space="preserve">, en el cual describen una </w:t>
      </w:r>
      <w:r w:rsidR="004B6138" w:rsidRPr="000E1459">
        <w:t xml:space="preserve">mejor precisión en la clasificación de </w:t>
      </w:r>
      <w:r w:rsidR="004B6138">
        <w:t xml:space="preserve">las </w:t>
      </w:r>
      <w:r w:rsidR="004B6138" w:rsidRPr="000E1459">
        <w:t xml:space="preserve">características de falla, en comparación con métodos de aprendizaje </w:t>
      </w:r>
      <w:r w:rsidR="004B6138" w:rsidRPr="00EB671A">
        <w:t>automático y aprendizaje profundo.</w:t>
      </w:r>
    </w:p>
    <w:p w14:paraId="039B5364" w14:textId="77777777" w:rsidR="004B6138" w:rsidRPr="00EB671A" w:rsidRDefault="004B6138" w:rsidP="00214474"/>
    <w:p w14:paraId="08F3A72B" w14:textId="36092221" w:rsidR="00B14357" w:rsidRDefault="00E95B25" w:rsidP="00214474">
      <w:r w:rsidRPr="00EB671A">
        <w:t>Por otra parte, los métodos convencionales de diagn</w:t>
      </w:r>
      <w:r w:rsidR="00412263" w:rsidRPr="00EB671A">
        <w:t>ó</w:t>
      </w:r>
      <w:r w:rsidRPr="00EB671A">
        <w:t>stico</w:t>
      </w:r>
      <w:r w:rsidR="00412263" w:rsidRPr="00EB671A">
        <w:t xml:space="preserve"> se basan en el procesamiento de las señales de vibración con el fin de identificar las frecuencias características de falla</w:t>
      </w:r>
      <w:r w:rsidR="004774C6" w:rsidRPr="00EB671A">
        <w:t xml:space="preserve"> </w:t>
      </w:r>
      <w:r w:rsidR="004774C6" w:rsidRPr="00EB671A">
        <w:fldChar w:fldCharType="begin"/>
      </w:r>
      <w:r w:rsidR="006E6C5B">
        <w:instrText xml:space="preserve"> ADDIN ZOTERO_ITEM CSL_CITATION {"citationID":"cqvChcoX","properties":{"formattedCitation":"[10\\uc0\\u8211{}14]","plainCitation":"[10–14]","noteIndex":0},"citationItems":[{"id":275,"uris":["http://zotero.org/users/2130202/items/ZZ63LF2R"],"itemData":{"id":275,"type":"article-journal","abstract":"In this paper, a new bearing anomaly detection and fault prognosis method is proposed. The method detects bearing anomalies and then predicts its remaining useful life (RUL). To achieve these two goals, an autoregressive model, which is used to filter out fault-unrelated signals, is derived according to healthy bearing vibrational signals. A health index is developed to indicate bearing health conditions. Anomalies of bearings are detected by choosing an appropriate threshold with the aid of a Box-Cox transformation. A nonlinear model is built to track the bearings' degradation process and an extended Kalman filter is designed to model adaptation and RUL prediction. Finally, PRONOSTIA bearing data are used to demonstrate the effectiveness of the proposed method.","container-title":"IEEE Transactions on Instrumentation and Measurement","DOI":"10.1109/TIM.2016.2570398","ISSN":"1557-9662","issue":"9","note":"event-title: IEEE Transactions on Instrumentation and Measurement","page":"2046-2054","source":"IEEE Xplore","title":"Anomaly Detection and Fault Prognosis for Bearings","volume":"65","author":[{"family":"Jin","given":"X."},{"family":"Sun","given":"Y."},{"family":"Que","given":"Z."},{"family":"Wang","given":"Y."},{"family":"Chow","given":"T. W. S."}],"issued":{"date-parts":[["2016",9]]}}},{"id":381,"uris":["http://zotero.org/users/2130202/items/S7J86YHG"],"itemData":{"id":381,"type":"article-journal","abstract":"Predictive maintenance strategies are established in the industrial context on account of their benefits in terms of costs abatement and machine failures reduction. Among the available techniques, vibration-based condition monitoring (VBCM) has notably been applied in many bearing fault detection problems. The health indicators construction is a central issue for VBCM, since these features provide the necessary information to assess the current machine condition. However, the relation between vibration data and its sources intimately related to bearing damage is not effortlessly definable from a diagnostic perspective. This study discloses a diagnostic investigation performed both on the vibration signal and on the contact pressure signal that is supposed to be one of main forcing terms in the dynamic equilibrium of the damaged bearing. Envelope analysis and spectral kurtosis (SK) are applied to extract and compare diagnostic features from both signals, referring to the Case Western Reserve University (CWRU) case-study. Namely, health indicators are constructed by means of physical considerations based on the effect of faults on the signal power contents. These indicators show to be promising not only for damage detection but, also, for damage severity assessment. Moreover, they provide an invaluable reading key of the link occurring between the contact pressure path and the vibration response.","container-title":"Applied Sciences","DOI":"10.3390/app10228131","issue":"22","language":"en","license":"http://creativecommons.org/licenses/by/3.0/","note":"number: 22\npublisher: Multidisciplinary Digital Publishing Institute","page":"8131","source":"www.mdpi.com","title":"Health Indicators Construction for Damage Level Assessment in Bearing Diagnostics: A Proposal of an Energetic Approach Based on Envelope Analysis","title-short":"Health Indicators Construction for Damage Level Assessment in Bearing Diagnostics","volume":"10","author":[{"family":"Brusa","given":"Eugenio"},{"family":"Bruzzone","given":"Fabio"},{"family":"Delprete","given":"Cristiana"},{"family":"Di Maggio","given":"Luigi Gianpio"},{"family":"Rosso","given":"Carlo"}],"issued":{"date-parts":[["2020",1]]}}},{"id":373,"uris":["http://zotero.org/users/2130202/items/J2G9M9XM"],"itemData":{"id":373,"type":"article-journal","abstract":"This study presents a fault detection of roller bearings through signal processing and optimization techniques. After the occurrence of scratch-type defects on the inner race of bearings, variations of kurtosis values are investigated in terms of two different data processing techniques: minimum entropy deconvolution (MED), and the Teager-Kaiser Energy Operator (TKEO). MED and the TKEO are employed to qualitatively enhance the discrimination of defect-induced repeating peaks on bearing vibration data with measurement noise. Given the perspective of the execution sequence of MED and the TKEO, the study found that the kurtosis sensitivity towards a defect on bearings could be highly improved. Also, the vibration signal from both healthy and damaged bearings is decomposed into multiple intrinsic mode functions (IMFs), through empirical mode decomposition (EMD). The weight vectors of IMFs become design variables for a genetic algorithm (GA). The weights of each IMF can be optimized through the genetic algorithm, to enhance the sensitivity of kurtosis on damaged bearing signals. Experimental results show that the EMD-GA approach successfully improved the resolution of detectability between a roller bearing with defect, and an intact system.","container-title":"Sensors","DOI":"10.3390/s140100283","ISSN":"1424-8220","issue":"1","journalAbbreviation":"Sensors","language":"en","page":"283-298","source":"DOI.org (Crossref)","title":"Fault Detection of Roller-Bearings Using Signal Processing and Optimization Algorithms","volume":"14","author":[{"family":"Kwak","given":"Dae-Ho"},{"family":"Lee","given":"Dong-Han"},{"family":"Ahn","given":"Jong-Hyo"},{"family":"Koh","given":"Bong-Hwan"}],"issued":{"date-parts":[["2013",12,24]]}}},{"id":26,"uris":["http://zotero.org/users/2130202/items/PEAMM74Q"],"itemData":{"id":26,"type":"article-journal","abstract":"Bearing failure is one of the foremost causes of breakdowns in rotating machinery and such failure can be catastrophic, resulting in costly downtime. One of the key issues in bearing prognostics is to detect the defect at its incipient stage and alert the operator before it develops into a catastrophic failure. Signal de-noising and extraction of the weak signature are crucial to bearing prognostics since the inherent deﬁciency of the measuring mechanism often introduces a great amount of noise to the signal. In addition, the signature of a defective bearing is spread across a wide frequency band and hence can easily become masked by noise and low frequency effects. As a result, robust methods are needed to provide more evident information for bearing performance assessment and prognostics.","container-title":"Advanced Engineering Informatics","DOI":"10.1016/j.aei.2004.08.001","ISSN":"14740346","issue":"3-4","language":"en","page":"127-140","source":"Crossref","title":"Robust performance degradation assessment methods for enhanced rolling element bearing prognostics","volume":"17","author":[{"family":"Qiu","given":"Hai"},{"family":"Lee","given":"Jay"},{"family":"Lin","given":"Jing"},{"family":"Yu","given":"Gang"}],"issued":{"date-parts":[["2003",7]]}}},{"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004774C6" w:rsidRPr="00EB671A">
        <w:fldChar w:fldCharType="separate"/>
      </w:r>
      <w:r w:rsidR="006E6C5B" w:rsidRPr="006E6C5B">
        <w:rPr>
          <w:rFonts w:cs="Times New Roman"/>
          <w:szCs w:val="24"/>
        </w:rPr>
        <w:t>[10–14]</w:t>
      </w:r>
      <w:r w:rsidR="004774C6" w:rsidRPr="00EB671A">
        <w:fldChar w:fldCharType="end"/>
      </w:r>
      <w:r w:rsidR="004774C6" w:rsidRPr="00EB671A">
        <w:t>.</w:t>
      </w:r>
      <w:r w:rsidR="0016786D" w:rsidRPr="00EB671A">
        <w:t xml:space="preserve"> </w:t>
      </w:r>
      <w:r w:rsidR="003358CC">
        <w:t>Si bien, la mayoría de estos métodos permiten identificar la presencia de un componente defectuoso, sin embargo, surgen inconvenientes a la hora de establecer su relación con el nivel de falla correspondiente.</w:t>
      </w:r>
      <w:r w:rsidR="007C4ACB" w:rsidRPr="00EB671A">
        <w:t xml:space="preserve"> </w:t>
      </w:r>
      <w:r w:rsidR="003358CC" w:rsidRPr="00EB671A">
        <w:t>E</w:t>
      </w:r>
      <w:r w:rsidR="00A27D58" w:rsidRPr="00EB671A">
        <w:t>n</w:t>
      </w:r>
      <w:r w:rsidR="00B353E1" w:rsidRPr="00EB671A">
        <w:t xml:space="preserve"> </w:t>
      </w:r>
      <w:r w:rsidR="00B353E1" w:rsidRPr="00EB671A">
        <w:fldChar w:fldCharType="begin"/>
      </w:r>
      <w:r w:rsidR="006E6C5B">
        <w:instrText xml:space="preserve"> ADDIN ZOTERO_ITEM CSL_CITATION {"citationID":"rrcMKQpK","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00B353E1" w:rsidRPr="00EB671A">
        <w:fldChar w:fldCharType="separate"/>
      </w:r>
      <w:r w:rsidR="006E6C5B" w:rsidRPr="006E6C5B">
        <w:rPr>
          <w:rFonts w:cs="Times New Roman"/>
        </w:rPr>
        <w:t>[14]</w:t>
      </w:r>
      <w:r w:rsidR="00B353E1" w:rsidRPr="00EB671A">
        <w:fldChar w:fldCharType="end"/>
      </w:r>
      <w:r w:rsidR="007C0CD2" w:rsidRPr="00EB671A">
        <w:t xml:space="preserve"> </w:t>
      </w:r>
      <w:r w:rsidR="00F85ED4" w:rsidRPr="00EB671A">
        <w:t>propone</w:t>
      </w:r>
      <w:r w:rsidR="003C249F">
        <w:t>n</w:t>
      </w:r>
      <w:r w:rsidR="00F85ED4" w:rsidRPr="00EB671A">
        <w:t xml:space="preserve"> el uso de mapas de </w:t>
      </w:r>
      <w:r w:rsidR="00F85ED4">
        <w:t xml:space="preserve">contorno para caracterizar </w:t>
      </w:r>
      <w:r w:rsidR="00B353E1">
        <w:t xml:space="preserve">espectros de </w:t>
      </w:r>
      <w:r w:rsidR="00F85ED4">
        <w:t xml:space="preserve">la </w:t>
      </w:r>
      <w:r w:rsidR="00F95EBB">
        <w:t>evolución</w:t>
      </w:r>
      <w:r w:rsidR="00F85ED4">
        <w:t xml:space="preserve"> de un fallo</w:t>
      </w:r>
      <w:r w:rsidR="00B353E1">
        <w:t xml:space="preserve"> del rodamiento</w:t>
      </w:r>
      <w:r w:rsidR="00F85ED4">
        <w:t>.</w:t>
      </w:r>
      <w:r w:rsidR="00B353E1">
        <w:t xml:space="preserve"> Posteriormente, estos mapas son empleados para evaluar diferentes condiciones del equipo. Con lo cual, se busca relacionar las coordenadas </w:t>
      </w:r>
      <w:r w:rsidR="004B44FA">
        <w:t xml:space="preserve">que describen </w:t>
      </w:r>
      <w:r w:rsidR="00B353E1">
        <w:t>l</w:t>
      </w:r>
      <w:r w:rsidR="004B44FA">
        <w:t>os cambios de</w:t>
      </w:r>
      <w:r w:rsidR="00B353E1">
        <w:t xml:space="preserve"> amplitud de una falla (espectro </w:t>
      </w:r>
      <w:r w:rsidR="00ED5FB0">
        <w:t>en estudio</w:t>
      </w:r>
      <w:r w:rsidR="00B353E1">
        <w:t>)</w:t>
      </w:r>
      <w:r w:rsidR="00B14357">
        <w:t>,</w:t>
      </w:r>
      <w:r w:rsidR="00B353E1">
        <w:t xml:space="preserve"> con las coordenadas </w:t>
      </w:r>
      <w:r w:rsidR="00B14357">
        <w:t xml:space="preserve">de las isolíneas </w:t>
      </w:r>
      <w:r w:rsidR="00B353E1">
        <w:t xml:space="preserve">de su respectivo mapa de evolución de falla. </w:t>
      </w:r>
      <w:r w:rsidR="004B44FA">
        <w:t xml:space="preserve">En la validación de este método, el diagnóstico se realiza mediante aproximación de puntos. </w:t>
      </w:r>
      <w:r w:rsidR="00B353E1">
        <w:t xml:space="preserve">Sin embargo, </w:t>
      </w:r>
      <w:r w:rsidR="00B14357">
        <w:t xml:space="preserve">el desarrollo de este diagnóstico presenta inconvenientes, debido a que la relación establecida no describe el comportamiento de la </w:t>
      </w:r>
      <w:r w:rsidR="004304FF">
        <w:t>coordenada</w:t>
      </w:r>
      <w:r w:rsidR="00B14357">
        <w:t xml:space="preserve"> frecuencia evaluada. Además, esta técnica está sujeta a la resolución</w:t>
      </w:r>
      <w:r w:rsidR="003358CC">
        <w:t xml:space="preserve"> en frecuencia</w:t>
      </w:r>
      <w:r w:rsidR="00B14357">
        <w:t xml:space="preserve"> de los espectros que se emplearon para construir el mapa de evolución de falla.</w:t>
      </w:r>
    </w:p>
    <w:p w14:paraId="1A6D8A68" w14:textId="77777777" w:rsidR="008055F4" w:rsidRDefault="008055F4" w:rsidP="00214474"/>
    <w:p w14:paraId="61432580" w14:textId="0A0B6908" w:rsidR="00214474" w:rsidRDefault="00C16877" w:rsidP="00214474">
      <w:r w:rsidRPr="004B44FA">
        <w:t xml:space="preserve">En este trabajo </w:t>
      </w:r>
      <w:r w:rsidR="001C2459" w:rsidRPr="004B44FA">
        <w:t xml:space="preserve">se presenta una optimización de la metodología de los mapas de evolución de fallas, empleados en el diagnóstico de rodamientos. Para lo cual, </w:t>
      </w:r>
      <w:r w:rsidRPr="004B44FA">
        <w:t xml:space="preserve">se propone la caracterización del comportamiento de las isolíneas </w:t>
      </w:r>
      <w:r w:rsidR="00CC4507" w:rsidRPr="004B44FA">
        <w:t xml:space="preserve">de los mapas de evolución de fallas </w:t>
      </w:r>
      <w:r w:rsidRPr="004B44FA">
        <w:t>mediante funciones polinómicas. De esta forma, el objetivo principal se centra en un diagn</w:t>
      </w:r>
      <w:r w:rsidR="00D9370E" w:rsidRPr="004B44FA">
        <w:t>ó</w:t>
      </w:r>
      <w:r w:rsidRPr="004B44FA">
        <w:t>stico real</w:t>
      </w:r>
      <w:r w:rsidR="00CC4507" w:rsidRPr="004B44FA">
        <w:t xml:space="preserve">, </w:t>
      </w:r>
      <w:r w:rsidR="006F3688" w:rsidRPr="004B44FA">
        <w:t>de acuerdo con el</w:t>
      </w:r>
      <w:r w:rsidRPr="004B44FA">
        <w:t xml:space="preserve"> </w:t>
      </w:r>
      <w:r w:rsidR="007C0CD2" w:rsidRPr="004B44FA">
        <w:t xml:space="preserve">comportamiento </w:t>
      </w:r>
      <w:r w:rsidR="00B5523E" w:rsidRPr="004B44FA">
        <w:t xml:space="preserve">de las amplitudes de las frecuencias </w:t>
      </w:r>
      <w:r w:rsidR="007C0CD2" w:rsidRPr="004B44FA">
        <w:t xml:space="preserve">del espectro </w:t>
      </w:r>
      <w:r w:rsidR="00B5523E" w:rsidRPr="004B44FA">
        <w:t>en estudio</w:t>
      </w:r>
      <w:r w:rsidR="007C0CD2" w:rsidRPr="004B44FA">
        <w:t>.</w:t>
      </w:r>
      <w:r w:rsidR="00D9370E">
        <w:t xml:space="preserve"> </w:t>
      </w:r>
    </w:p>
    <w:p w14:paraId="72C8FF3E" w14:textId="77777777" w:rsidR="003C249F" w:rsidRDefault="003C249F" w:rsidP="00214474"/>
    <w:p w14:paraId="0C826236" w14:textId="698D2B87" w:rsidR="00E72566" w:rsidRPr="00444EB8" w:rsidRDefault="0093533B" w:rsidP="00960B8F">
      <w:pPr>
        <w:pStyle w:val="Ttulo1"/>
      </w:pPr>
      <w:r>
        <w:t>Materiales</w:t>
      </w:r>
      <w:r w:rsidR="00D86119">
        <w:t xml:space="preserve"> y Métodos </w:t>
      </w:r>
    </w:p>
    <w:p w14:paraId="4F4A8F2F" w14:textId="00BE8FA7" w:rsidR="00B76493" w:rsidRDefault="00B76493" w:rsidP="00B76493"/>
    <w:p w14:paraId="5FA7E74B" w14:textId="43600025" w:rsidR="00FA6C01" w:rsidRDefault="00D86119" w:rsidP="00D86119">
      <w:pPr>
        <w:pStyle w:val="Ttulo2"/>
      </w:pPr>
      <w:r w:rsidRPr="00D86119">
        <w:t xml:space="preserve">Configuración </w:t>
      </w:r>
      <w:r w:rsidR="00EC03BA">
        <w:t>E</w:t>
      </w:r>
      <w:r w:rsidRPr="00D86119">
        <w:t>xperimental</w:t>
      </w:r>
    </w:p>
    <w:p w14:paraId="00DF7733" w14:textId="77777777" w:rsidR="004317A4" w:rsidRDefault="004317A4" w:rsidP="00B003C8"/>
    <w:p w14:paraId="63CA1B69" w14:textId="42F55036" w:rsidR="001F04F4" w:rsidRDefault="00B003C8" w:rsidP="00B003C8">
      <w:r>
        <w:rPr>
          <w:noProof/>
        </w:rPr>
        <w:t xml:space="preserve">En este trabajo, se </w:t>
      </w:r>
      <w:r w:rsidR="004317A4">
        <w:rPr>
          <w:noProof/>
        </w:rPr>
        <w:t>adopta</w:t>
      </w:r>
      <w:r>
        <w:rPr>
          <w:noProof/>
        </w:rPr>
        <w:t xml:space="preserve"> el conjunto de datos </w:t>
      </w:r>
      <w:r w:rsidR="00674119" w:rsidRPr="00674119">
        <w:rPr>
          <w:noProof/>
        </w:rPr>
        <w:t xml:space="preserve">empleado en el desarrollo de </w:t>
      </w:r>
      <w:r w:rsidR="00B27ADF">
        <w:rPr>
          <w:noProof/>
        </w:rPr>
        <w:t>la</w:t>
      </w:r>
      <w:r w:rsidR="00674119" w:rsidRPr="00674119">
        <w:rPr>
          <w:noProof/>
        </w:rPr>
        <w:t xml:space="preserve"> metodología</w:t>
      </w:r>
      <w:r w:rsidR="004317A4">
        <w:rPr>
          <w:noProof/>
        </w:rPr>
        <w:t xml:space="preserve"> </w:t>
      </w:r>
      <w:r w:rsidR="0014381C">
        <w:rPr>
          <w:noProof/>
        </w:rPr>
        <w:t xml:space="preserve">por </w:t>
      </w:r>
      <w:r w:rsidRPr="00B003C8">
        <w:rPr>
          <w:noProof/>
        </w:rPr>
        <w:t xml:space="preserve">el </w:t>
      </w:r>
      <w:r w:rsidRPr="00B003C8">
        <w:rPr>
          <w:noProof/>
        </w:rPr>
        <w:t>Centro de Investigación en Tecnología</w:t>
      </w:r>
      <w:r w:rsidR="00C40E76">
        <w:rPr>
          <w:noProof/>
        </w:rPr>
        <w:t>s</w:t>
      </w:r>
      <w:r w:rsidRPr="00B003C8">
        <w:rPr>
          <w:noProof/>
        </w:rPr>
        <w:t xml:space="preserve"> Ferroviaria</w:t>
      </w:r>
      <w:r w:rsidR="00C40E76">
        <w:rPr>
          <w:noProof/>
        </w:rPr>
        <w:t>s</w:t>
      </w:r>
      <w:r w:rsidRPr="00B003C8">
        <w:rPr>
          <w:noProof/>
        </w:rPr>
        <w:t xml:space="preserve"> (CITEF)</w:t>
      </w:r>
      <w:r w:rsidRPr="00B003C8">
        <w:t xml:space="preserve"> </w:t>
      </w:r>
      <w:r w:rsidRPr="00444EB8">
        <w:fldChar w:fldCharType="begin"/>
      </w:r>
      <w:r w:rsidR="006E6C5B">
        <w:instrText xml:space="preserve"> ADDIN ZOTERO_ITEM CSL_CITATION {"citationID":"x7I2WFxO","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Pr="00444EB8">
        <w:fldChar w:fldCharType="separate"/>
      </w:r>
      <w:r w:rsidR="006E6C5B" w:rsidRPr="006E6C5B">
        <w:rPr>
          <w:rFonts w:cs="Times New Roman"/>
        </w:rPr>
        <w:t>[14]</w:t>
      </w:r>
      <w:r w:rsidRPr="00444EB8">
        <w:fldChar w:fldCharType="end"/>
      </w:r>
      <w:r>
        <w:t>.</w:t>
      </w:r>
      <w:r w:rsidR="00A7211E">
        <w:t xml:space="preserve"> El banco de pruebas de rodamientos se presenta en la </w:t>
      </w:r>
      <w:r w:rsidR="00A7211E">
        <w:fldChar w:fldCharType="begin"/>
      </w:r>
      <w:r w:rsidR="00A7211E">
        <w:instrText xml:space="preserve"> REF _Ref105154907 \h </w:instrText>
      </w:r>
      <w:r w:rsidR="00A7211E">
        <w:fldChar w:fldCharType="separate"/>
      </w:r>
      <w:r w:rsidR="003F100C" w:rsidRPr="00CD2395">
        <w:rPr>
          <w:b/>
          <w:bCs/>
          <w:noProof/>
          <w:sz w:val="18"/>
          <w:szCs w:val="16"/>
          <w:lang w:val="es-CO"/>
        </w:rPr>
        <w:t xml:space="preserve">Figura </w:t>
      </w:r>
      <w:r w:rsidR="003F100C">
        <w:rPr>
          <w:b/>
          <w:bCs/>
          <w:noProof/>
          <w:sz w:val="18"/>
          <w:szCs w:val="16"/>
          <w:lang w:val="es-CO"/>
        </w:rPr>
        <w:t>1</w:t>
      </w:r>
      <w:r w:rsidR="00A7211E">
        <w:fldChar w:fldCharType="end"/>
      </w:r>
      <w:r w:rsidR="00A7211E">
        <w:t>.</w:t>
      </w:r>
      <w:r w:rsidR="00674119">
        <w:t xml:space="preserve"> </w:t>
      </w:r>
      <w:r w:rsidR="00EA6C37">
        <w:t>Este tiene</w:t>
      </w:r>
      <w:r w:rsidR="00EA6C37" w:rsidRPr="00EA6C37">
        <w:t xml:space="preserve"> la capacidad de funcionar bajo diferentes condiciones de operación</w:t>
      </w:r>
      <w:r w:rsidR="00EA6C37">
        <w:t>,</w:t>
      </w:r>
      <w:r w:rsidR="00EA6C37" w:rsidRPr="00EA6C37">
        <w:t xml:space="preserve"> en cuanto al régimen y carga, ya que son considerados como los principales parámetros que influyen en el índice de vibraciones</w:t>
      </w:r>
      <w:r w:rsidR="00EA6C37">
        <w:t>.</w:t>
      </w:r>
    </w:p>
    <w:p w14:paraId="7E96100F" w14:textId="05761C09" w:rsidR="001F04F4" w:rsidRDefault="00226762" w:rsidP="00B003C8">
      <w:r>
        <w:rPr>
          <w:noProof/>
        </w:rPr>
        <mc:AlternateContent>
          <mc:Choice Requires="wpg">
            <w:drawing>
              <wp:anchor distT="0" distB="0" distL="114300" distR="114300" simplePos="0" relativeHeight="251660288" behindDoc="0" locked="0" layoutInCell="1" allowOverlap="1" wp14:anchorId="47ACD9D9" wp14:editId="11E15955">
                <wp:simplePos x="0" y="0"/>
                <wp:positionH relativeFrom="column">
                  <wp:posOffset>1876425</wp:posOffset>
                </wp:positionH>
                <wp:positionV relativeFrom="paragraph">
                  <wp:posOffset>66846</wp:posOffset>
                </wp:positionV>
                <wp:extent cx="755650" cy="838835"/>
                <wp:effectExtent l="0" t="0" r="0" b="18415"/>
                <wp:wrapNone/>
                <wp:docPr id="15" name="Grupo 15"/>
                <wp:cNvGraphicFramePr/>
                <a:graphic xmlns:a="http://schemas.openxmlformats.org/drawingml/2006/main">
                  <a:graphicData uri="http://schemas.microsoft.com/office/word/2010/wordprocessingGroup">
                    <wpg:wgp>
                      <wpg:cNvGrpSpPr/>
                      <wpg:grpSpPr>
                        <a:xfrm>
                          <a:off x="0" y="0"/>
                          <a:ext cx="755650" cy="838835"/>
                          <a:chOff x="40944" y="-46522"/>
                          <a:chExt cx="755650" cy="715261"/>
                        </a:xfrm>
                      </wpg:grpSpPr>
                      <wps:wsp>
                        <wps:cNvPr id="7" name="Rectángulo 7"/>
                        <wps:cNvSpPr/>
                        <wps:spPr>
                          <a:xfrm>
                            <a:off x="194464" y="281330"/>
                            <a:ext cx="392389" cy="38740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ángulo 12"/>
                        <wps:cNvSpPr/>
                        <wps:spPr>
                          <a:xfrm>
                            <a:off x="40944" y="-46522"/>
                            <a:ext cx="755650" cy="3365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98E1BDD" w14:textId="77777777" w:rsidR="00FB6DE1" w:rsidRPr="00226762" w:rsidRDefault="00FB6DE1" w:rsidP="001F04F4">
                              <w:pPr>
                                <w:jc w:val="center"/>
                                <w:rPr>
                                  <w:i/>
                                  <w:iCs/>
                                  <w:sz w:val="16"/>
                                  <w:szCs w:val="16"/>
                                </w:rPr>
                              </w:pPr>
                              <w:r w:rsidRPr="00226762">
                                <w:rPr>
                                  <w:i/>
                                  <w:iCs/>
                                  <w:sz w:val="16"/>
                                  <w:szCs w:val="16"/>
                                </w:rPr>
                                <w:t xml:space="preserve">Rodamiento </w:t>
                              </w:r>
                            </w:p>
                            <w:p w14:paraId="6083D312" w14:textId="5DE5F252" w:rsidR="00FB6DE1" w:rsidRPr="00226762" w:rsidRDefault="00FB6DE1" w:rsidP="001F04F4">
                              <w:pPr>
                                <w:jc w:val="center"/>
                                <w:rPr>
                                  <w:i/>
                                  <w:iCs/>
                                  <w:sz w:val="16"/>
                                  <w:szCs w:val="16"/>
                                </w:rPr>
                              </w:pPr>
                              <w:r w:rsidRPr="00226762">
                                <w:rPr>
                                  <w:i/>
                                  <w:iCs/>
                                  <w:sz w:val="16"/>
                                  <w:szCs w:val="16"/>
                                </w:rPr>
                                <w:t>de Prue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7ACD9D9" id="Grupo 15" o:spid="_x0000_s1026" style="position:absolute;left:0;text-align:left;margin-left:147.75pt;margin-top:5.25pt;width:59.5pt;height:66.05pt;z-index:251660288;mso-height-relative:margin" coordorigin="409,-465" coordsize="7556,7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">
                <v:rect id="Rectángulo 7" o:spid="_x0000_s1027" style="position:absolute;left:1944;top:2813;width:3924;height:3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rect id="Rectángulo 12" o:spid="_x0000_s1028" style="position:absolute;left:409;top:-465;width:7556;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598E1BDD" w14:textId="77777777" w:rsidR="00FB6DE1" w:rsidRPr="00226762" w:rsidRDefault="00FB6DE1" w:rsidP="001F04F4">
                        <w:pPr>
                          <w:jc w:val="center"/>
                          <w:rPr>
                            <w:i/>
                            <w:iCs/>
                            <w:sz w:val="16"/>
                            <w:szCs w:val="16"/>
                          </w:rPr>
                        </w:pPr>
                        <w:r w:rsidRPr="00226762">
                          <w:rPr>
                            <w:i/>
                            <w:iCs/>
                            <w:sz w:val="16"/>
                            <w:szCs w:val="16"/>
                          </w:rPr>
                          <w:t xml:space="preserve">Rodamiento </w:t>
                        </w:r>
                      </w:p>
                      <w:p w14:paraId="6083D312" w14:textId="5DE5F252" w:rsidR="00FB6DE1" w:rsidRPr="00226762" w:rsidRDefault="00FB6DE1" w:rsidP="001F04F4">
                        <w:pPr>
                          <w:jc w:val="center"/>
                          <w:rPr>
                            <w:i/>
                            <w:iCs/>
                            <w:sz w:val="16"/>
                            <w:szCs w:val="16"/>
                          </w:rPr>
                        </w:pPr>
                        <w:r w:rsidRPr="00226762">
                          <w:rPr>
                            <w:i/>
                            <w:iCs/>
                            <w:sz w:val="16"/>
                            <w:szCs w:val="16"/>
                          </w:rPr>
                          <w:t>de Prueba</w:t>
                        </w:r>
                      </w:p>
                    </w:txbxContent>
                  </v:textbox>
                </v:rect>
              </v:group>
            </w:pict>
          </mc:Fallback>
        </mc:AlternateContent>
      </w:r>
    </w:p>
    <w:p w14:paraId="379D0615" w14:textId="6832F1E0" w:rsidR="00B003C8" w:rsidRPr="00444EB8" w:rsidRDefault="00B003C8" w:rsidP="00B003C8">
      <w:pPr>
        <w:jc w:val="center"/>
      </w:pPr>
      <w:r w:rsidRPr="00444EB8">
        <w:rPr>
          <w:noProof/>
        </w:rPr>
        <w:drawing>
          <wp:inline distT="0" distB="0" distL="0" distR="0" wp14:anchorId="6AFFF78B" wp14:editId="2A06E4E1">
            <wp:extent cx="2629309" cy="955287"/>
            <wp:effectExtent l="0" t="0" r="0" b="0"/>
            <wp:docPr id="3" name="Imagen 3" descr="Imagen que contiene tabla, hombre, caja, table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tabla, hombre, caja, tablero&#10;&#10;Descripción generada automáticament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410" b="20047"/>
                    <a:stretch/>
                  </pic:blipFill>
                  <pic:spPr bwMode="auto">
                    <a:xfrm flipH="1">
                      <a:off x="0" y="0"/>
                      <a:ext cx="2720040" cy="988252"/>
                    </a:xfrm>
                    <a:prstGeom prst="rect">
                      <a:avLst/>
                    </a:prstGeom>
                    <a:noFill/>
                    <a:ln>
                      <a:noFill/>
                    </a:ln>
                    <a:extLst>
                      <a:ext uri="{53640926-AAD7-44D8-BBD7-CCE9431645EC}">
                        <a14:shadowObscured xmlns:a14="http://schemas.microsoft.com/office/drawing/2010/main"/>
                      </a:ext>
                    </a:extLst>
                  </pic:spPr>
                </pic:pic>
              </a:graphicData>
            </a:graphic>
          </wp:inline>
        </w:drawing>
      </w:r>
    </w:p>
    <w:p w14:paraId="1DFF1378" w14:textId="59CD62CF" w:rsidR="00B003C8" w:rsidRPr="00CD2395" w:rsidRDefault="00B003C8" w:rsidP="00CD2395">
      <w:pPr>
        <w:pStyle w:val="Descripcin"/>
        <w:jc w:val="center"/>
        <w:rPr>
          <w:b/>
          <w:bCs/>
          <w:noProof/>
          <w:sz w:val="18"/>
          <w:szCs w:val="16"/>
          <w:lang w:val="es-CO"/>
        </w:rPr>
      </w:pPr>
      <w:bookmarkStart w:id="1" w:name="_Ref105154907"/>
      <w:bookmarkStart w:id="2" w:name="_Ref108718610"/>
      <w:r w:rsidRPr="00CD2395">
        <w:rPr>
          <w:b/>
          <w:bCs/>
          <w:noProof/>
          <w:sz w:val="18"/>
          <w:szCs w:val="16"/>
          <w:lang w:val="es-CO"/>
        </w:rPr>
        <w:t xml:space="preserve">Figura </w:t>
      </w:r>
      <w:r w:rsidRPr="00CD2395">
        <w:rPr>
          <w:b/>
          <w:bCs/>
          <w:noProof/>
          <w:sz w:val="18"/>
          <w:szCs w:val="16"/>
          <w:lang w:val="es-CO"/>
        </w:rPr>
        <w:fldChar w:fldCharType="begin"/>
      </w:r>
      <w:r w:rsidRPr="00CD2395">
        <w:rPr>
          <w:b/>
          <w:bCs/>
          <w:noProof/>
          <w:sz w:val="18"/>
          <w:szCs w:val="16"/>
          <w:lang w:val="es-CO"/>
        </w:rPr>
        <w:instrText xml:space="preserve"> SEQ Figura \* ARABIC </w:instrText>
      </w:r>
      <w:r w:rsidRPr="00CD2395">
        <w:rPr>
          <w:b/>
          <w:bCs/>
          <w:noProof/>
          <w:sz w:val="18"/>
          <w:szCs w:val="16"/>
          <w:lang w:val="es-CO"/>
        </w:rPr>
        <w:fldChar w:fldCharType="separate"/>
      </w:r>
      <w:r w:rsidR="003F100C">
        <w:rPr>
          <w:b/>
          <w:bCs/>
          <w:noProof/>
          <w:sz w:val="18"/>
          <w:szCs w:val="16"/>
          <w:lang w:val="es-CO"/>
        </w:rPr>
        <w:t>1</w:t>
      </w:r>
      <w:r w:rsidRPr="00CD2395">
        <w:rPr>
          <w:b/>
          <w:bCs/>
          <w:noProof/>
          <w:sz w:val="18"/>
          <w:szCs w:val="16"/>
          <w:lang w:val="es-CO"/>
        </w:rPr>
        <w:fldChar w:fldCharType="end"/>
      </w:r>
      <w:bookmarkEnd w:id="1"/>
      <w:r w:rsidRPr="00CD2395">
        <w:rPr>
          <w:b/>
          <w:bCs/>
          <w:noProof/>
          <w:sz w:val="18"/>
          <w:szCs w:val="16"/>
          <w:lang w:val="es-CO"/>
        </w:rPr>
        <w:t xml:space="preserve">. </w:t>
      </w:r>
      <w:r w:rsidRPr="00CD2395">
        <w:rPr>
          <w:noProof/>
          <w:sz w:val="18"/>
          <w:szCs w:val="16"/>
          <w:lang w:val="es-CO"/>
        </w:rPr>
        <w:t>Banco de prueba de rodamientos (CITEF).</w:t>
      </w:r>
      <w:bookmarkEnd w:id="2"/>
    </w:p>
    <w:p w14:paraId="5D9AB324" w14:textId="77777777" w:rsidR="00B003C8" w:rsidRDefault="00B003C8" w:rsidP="00B003C8"/>
    <w:p w14:paraId="12D75009" w14:textId="3BCADD3B" w:rsidR="00B003C8" w:rsidRDefault="00B003C8" w:rsidP="00B003C8">
      <w:r w:rsidRPr="00D80966">
        <w:rPr>
          <w:noProof/>
        </w:rPr>
        <w:t>El rodamiento de prueba usado es de rodillos esféricos</w:t>
      </w:r>
      <w:r w:rsidRPr="00444EB8">
        <w:rPr>
          <w:noProof/>
        </w:rPr>
        <w:t xml:space="preserve"> de dos hileras</w:t>
      </w:r>
      <w:r w:rsidR="00B27ADF">
        <w:rPr>
          <w:noProof/>
        </w:rPr>
        <w:t xml:space="preserve"> (FAG </w:t>
      </w:r>
      <w:r w:rsidR="00B27ADF" w:rsidRPr="00B27ADF">
        <w:rPr>
          <w:noProof/>
        </w:rPr>
        <w:t>22205E1KC3</w:t>
      </w:r>
      <w:r w:rsidR="00B27ADF">
        <w:rPr>
          <w:noProof/>
        </w:rPr>
        <w:t>)</w:t>
      </w:r>
      <w:r w:rsidRPr="00444EB8">
        <w:rPr>
          <w:noProof/>
        </w:rPr>
        <w:t xml:space="preserve">. Los registros se evaluaron en tres regímenes diferentes y cuyas frecuencias características de falla </w:t>
      </w:r>
      <w:r w:rsidR="00A22548">
        <w:rPr>
          <w:noProof/>
        </w:rPr>
        <w:t xml:space="preserve">como </w:t>
      </w:r>
      <w:r w:rsidR="00A22548" w:rsidRPr="00A22548">
        <w:rPr>
          <w:noProof/>
        </w:rPr>
        <w:t>Ball Pass Frequency Inner (BPFI), Ball Pass Frequency Outer (BPFO), Ball Spin Frequency (BSF) y Fundamental Train Frequency (FTF)</w:t>
      </w:r>
      <w:r w:rsidR="00A22548">
        <w:rPr>
          <w:noProof/>
        </w:rPr>
        <w:t xml:space="preserve"> </w:t>
      </w:r>
      <w:r w:rsidRPr="00444EB8">
        <w:rPr>
          <w:noProof/>
        </w:rPr>
        <w:t xml:space="preserve">se presentan en la </w:t>
      </w:r>
      <w:r w:rsidRPr="00444EB8">
        <w:fldChar w:fldCharType="begin"/>
      </w:r>
      <w:r w:rsidRPr="00444EB8">
        <w:instrText xml:space="preserve"> REF _Ref105160983 \h </w:instrText>
      </w:r>
      <w:r w:rsidRPr="00444EB8">
        <w:fldChar w:fldCharType="separate"/>
      </w:r>
      <w:r w:rsidR="003F100C" w:rsidRPr="00D1371A">
        <w:rPr>
          <w:b/>
          <w:bCs/>
          <w:sz w:val="18"/>
          <w:szCs w:val="16"/>
          <w:lang w:val="es-CO"/>
        </w:rPr>
        <w:t xml:space="preserve">Tabla </w:t>
      </w:r>
      <w:r w:rsidR="003F100C">
        <w:rPr>
          <w:b/>
          <w:bCs/>
          <w:noProof/>
          <w:sz w:val="18"/>
          <w:szCs w:val="16"/>
          <w:lang w:val="es-CO"/>
        </w:rPr>
        <w:t>1</w:t>
      </w:r>
      <w:r w:rsidRPr="00444EB8">
        <w:fldChar w:fldCharType="end"/>
      </w:r>
      <w:r w:rsidRPr="00444EB8">
        <w:t>.</w:t>
      </w:r>
    </w:p>
    <w:p w14:paraId="1598781D" w14:textId="77777777" w:rsidR="005E2BA3" w:rsidRPr="00444EB8" w:rsidRDefault="005E2BA3" w:rsidP="00B003C8"/>
    <w:p w14:paraId="1DB4374A" w14:textId="6CDF9C36" w:rsidR="005E2BA3" w:rsidRPr="00D1371A" w:rsidRDefault="00B003C8" w:rsidP="005E2BA3">
      <w:pPr>
        <w:pStyle w:val="TablaTtulo"/>
        <w:spacing w:before="0" w:after="200"/>
        <w:rPr>
          <w:sz w:val="18"/>
          <w:szCs w:val="16"/>
          <w:lang w:val="es-CO"/>
        </w:rPr>
      </w:pPr>
      <w:bookmarkStart w:id="3" w:name="_Ref105160983"/>
      <w:r w:rsidRPr="00D1371A">
        <w:rPr>
          <w:b/>
          <w:bCs/>
          <w:sz w:val="18"/>
          <w:szCs w:val="16"/>
          <w:lang w:val="es-CO"/>
        </w:rPr>
        <w:t xml:space="preserve">Tabla </w:t>
      </w:r>
      <w:r w:rsidRPr="00D1371A">
        <w:rPr>
          <w:b/>
          <w:bCs/>
          <w:sz w:val="18"/>
          <w:szCs w:val="16"/>
          <w:lang w:val="es-CO"/>
        </w:rPr>
        <w:fldChar w:fldCharType="begin"/>
      </w:r>
      <w:r w:rsidRPr="00D1371A">
        <w:rPr>
          <w:b/>
          <w:bCs/>
          <w:sz w:val="18"/>
          <w:szCs w:val="16"/>
          <w:lang w:val="es-CO"/>
        </w:rPr>
        <w:instrText xml:space="preserve"> SEQ Tabla \* ARABIC </w:instrText>
      </w:r>
      <w:r w:rsidRPr="00D1371A">
        <w:rPr>
          <w:b/>
          <w:bCs/>
          <w:sz w:val="18"/>
          <w:szCs w:val="16"/>
          <w:lang w:val="es-CO"/>
        </w:rPr>
        <w:fldChar w:fldCharType="separate"/>
      </w:r>
      <w:r w:rsidR="003F100C">
        <w:rPr>
          <w:b/>
          <w:bCs/>
          <w:noProof/>
          <w:sz w:val="18"/>
          <w:szCs w:val="16"/>
          <w:lang w:val="es-CO"/>
        </w:rPr>
        <w:t>1</w:t>
      </w:r>
      <w:r w:rsidRPr="00D1371A">
        <w:rPr>
          <w:b/>
          <w:bCs/>
          <w:sz w:val="18"/>
          <w:szCs w:val="16"/>
          <w:lang w:val="es-CO"/>
        </w:rPr>
        <w:fldChar w:fldCharType="end"/>
      </w:r>
      <w:bookmarkEnd w:id="3"/>
      <w:r w:rsidRPr="00D1371A">
        <w:rPr>
          <w:b/>
          <w:bCs/>
          <w:sz w:val="18"/>
          <w:szCs w:val="16"/>
          <w:lang w:val="es-CO"/>
        </w:rPr>
        <w:t>.</w:t>
      </w:r>
      <w:r w:rsidRPr="00D1371A">
        <w:rPr>
          <w:sz w:val="18"/>
          <w:szCs w:val="16"/>
          <w:lang w:val="es-CO"/>
        </w:rPr>
        <w:t xml:space="preserve"> Frecuencias fundamentales del rodamiento.</w:t>
      </w:r>
    </w:p>
    <w:tbl>
      <w:tblPr>
        <w:tblStyle w:val="Tablaconcuadrcula"/>
        <w:tblW w:w="0" w:type="auto"/>
        <w:tblLook w:val="04A0" w:firstRow="1" w:lastRow="0" w:firstColumn="1" w:lastColumn="0" w:noHBand="0" w:noVBand="1"/>
      </w:tblPr>
      <w:tblGrid>
        <w:gridCol w:w="991"/>
        <w:gridCol w:w="746"/>
        <w:gridCol w:w="746"/>
        <w:gridCol w:w="746"/>
        <w:gridCol w:w="1128"/>
      </w:tblGrid>
      <w:tr w:rsidR="00B003C8" w:rsidRPr="00444EB8" w14:paraId="58E78371" w14:textId="77777777" w:rsidTr="00FB6DE1">
        <w:tc>
          <w:tcPr>
            <w:tcW w:w="3229" w:type="dxa"/>
            <w:gridSpan w:val="4"/>
            <w:tcBorders>
              <w:left w:val="single" w:sz="4" w:space="0" w:color="auto"/>
              <w:right w:val="single" w:sz="4" w:space="0" w:color="auto"/>
            </w:tcBorders>
            <w:shd w:val="clear" w:color="auto" w:fill="E7E6E6" w:themeFill="background2"/>
          </w:tcPr>
          <w:p w14:paraId="77EFC89F" w14:textId="23679463" w:rsidR="00B003C8" w:rsidRPr="00444EB8" w:rsidRDefault="005E2BA3" w:rsidP="00FB6DE1">
            <w:pPr>
              <w:ind w:left="1416" w:hanging="1416"/>
              <w:jc w:val="center"/>
              <w:rPr>
                <w:b/>
                <w:bCs/>
                <w:noProof/>
                <w:sz w:val="18"/>
                <w:szCs w:val="18"/>
                <w:lang w:eastAsia="es-CO"/>
              </w:rPr>
            </w:pPr>
            <w:bookmarkStart w:id="4" w:name="_Hlk107393280"/>
            <w:r>
              <w:rPr>
                <w:b/>
                <w:bCs/>
                <w:noProof/>
                <w:sz w:val="18"/>
                <w:szCs w:val="18"/>
                <w:lang w:eastAsia="es-CO"/>
              </w:rPr>
              <w:t xml:space="preserve">Rodamiento </w:t>
            </w:r>
            <w:r w:rsidR="00B003C8" w:rsidRPr="00444EB8">
              <w:rPr>
                <w:b/>
                <w:bCs/>
                <w:noProof/>
                <w:sz w:val="18"/>
                <w:szCs w:val="18"/>
                <w:lang w:eastAsia="es-CO"/>
              </w:rPr>
              <w:t>22205E1KC3</w:t>
            </w:r>
          </w:p>
        </w:tc>
        <w:tc>
          <w:tcPr>
            <w:tcW w:w="1128" w:type="dxa"/>
            <w:tcBorders>
              <w:left w:val="single" w:sz="4" w:space="0" w:color="auto"/>
              <w:right w:val="single" w:sz="4" w:space="0" w:color="auto"/>
            </w:tcBorders>
            <w:shd w:val="clear" w:color="auto" w:fill="E7E6E6" w:themeFill="background2"/>
          </w:tcPr>
          <w:p w14:paraId="44F07C90" w14:textId="77777777" w:rsidR="00B003C8" w:rsidRPr="00444EB8" w:rsidRDefault="00B003C8" w:rsidP="00FB6DE1">
            <w:pPr>
              <w:ind w:left="1416" w:hanging="1416"/>
              <w:jc w:val="center"/>
              <w:rPr>
                <w:b/>
                <w:bCs/>
                <w:noProof/>
                <w:sz w:val="18"/>
                <w:szCs w:val="18"/>
                <w:lang w:eastAsia="es-CO"/>
              </w:rPr>
            </w:pPr>
            <w:r w:rsidRPr="00444EB8">
              <w:rPr>
                <w:b/>
                <w:bCs/>
                <w:noProof/>
                <w:sz w:val="18"/>
                <w:szCs w:val="18"/>
                <w:lang w:eastAsia="es-CO"/>
              </w:rPr>
              <w:t>Unidad</w:t>
            </w:r>
          </w:p>
        </w:tc>
      </w:tr>
      <w:tr w:rsidR="00B003C8" w:rsidRPr="00444EB8" w14:paraId="15FDB936" w14:textId="77777777" w:rsidTr="00FB6DE1">
        <w:tc>
          <w:tcPr>
            <w:tcW w:w="991" w:type="dxa"/>
            <w:tcBorders>
              <w:left w:val="single" w:sz="4" w:space="0" w:color="auto"/>
              <w:right w:val="single" w:sz="4" w:space="0" w:color="auto"/>
            </w:tcBorders>
          </w:tcPr>
          <w:p w14:paraId="44AA6BCE" w14:textId="77777777" w:rsidR="00B003C8" w:rsidRPr="00444EB8" w:rsidRDefault="00B003C8" w:rsidP="00FB6DE1">
            <w:pPr>
              <w:ind w:left="1416" w:hanging="1416"/>
              <w:rPr>
                <w:noProof/>
                <w:sz w:val="18"/>
                <w:szCs w:val="18"/>
                <w:lang w:eastAsia="es-CO"/>
              </w:rPr>
            </w:pPr>
            <w:r w:rsidRPr="00444EB8">
              <w:rPr>
                <w:noProof/>
                <w:sz w:val="18"/>
                <w:szCs w:val="18"/>
                <w:lang w:eastAsia="es-CO"/>
              </w:rPr>
              <w:t>Régimen</w:t>
            </w:r>
          </w:p>
        </w:tc>
        <w:tc>
          <w:tcPr>
            <w:tcW w:w="746" w:type="dxa"/>
            <w:tcBorders>
              <w:left w:val="single" w:sz="4" w:space="0" w:color="auto"/>
              <w:right w:val="single" w:sz="4" w:space="0" w:color="auto"/>
            </w:tcBorders>
          </w:tcPr>
          <w:p w14:paraId="58F68AF0" w14:textId="77777777" w:rsidR="00B003C8" w:rsidRPr="00444EB8" w:rsidRDefault="00B003C8" w:rsidP="00FB6DE1">
            <w:pPr>
              <w:ind w:left="1416" w:hanging="1416"/>
              <w:jc w:val="center"/>
              <w:rPr>
                <w:noProof/>
                <w:sz w:val="18"/>
                <w:szCs w:val="18"/>
                <w:lang w:eastAsia="es-CO"/>
              </w:rPr>
            </w:pPr>
            <w:r w:rsidRPr="00444EB8">
              <w:rPr>
                <w:noProof/>
                <w:sz w:val="18"/>
                <w:szCs w:val="18"/>
                <w:lang w:eastAsia="es-CO"/>
              </w:rPr>
              <w:t>200</w:t>
            </w:r>
          </w:p>
        </w:tc>
        <w:tc>
          <w:tcPr>
            <w:tcW w:w="746" w:type="dxa"/>
            <w:tcBorders>
              <w:left w:val="single" w:sz="4" w:space="0" w:color="auto"/>
              <w:right w:val="single" w:sz="4" w:space="0" w:color="auto"/>
            </w:tcBorders>
          </w:tcPr>
          <w:p w14:paraId="053CEF82" w14:textId="77777777" w:rsidR="00B003C8" w:rsidRPr="00444EB8" w:rsidRDefault="00B003C8" w:rsidP="00FB6DE1">
            <w:pPr>
              <w:ind w:left="1416" w:hanging="1416"/>
              <w:jc w:val="center"/>
              <w:rPr>
                <w:noProof/>
                <w:sz w:val="18"/>
                <w:szCs w:val="18"/>
                <w:lang w:eastAsia="es-CO"/>
              </w:rPr>
            </w:pPr>
            <w:r w:rsidRPr="00444EB8">
              <w:rPr>
                <w:noProof/>
                <w:sz w:val="18"/>
                <w:szCs w:val="18"/>
                <w:lang w:eastAsia="es-CO"/>
              </w:rPr>
              <w:t>350</w:t>
            </w:r>
          </w:p>
        </w:tc>
        <w:tc>
          <w:tcPr>
            <w:tcW w:w="746" w:type="dxa"/>
            <w:tcBorders>
              <w:left w:val="single" w:sz="4" w:space="0" w:color="auto"/>
              <w:right w:val="single" w:sz="4" w:space="0" w:color="auto"/>
            </w:tcBorders>
          </w:tcPr>
          <w:p w14:paraId="0DBD0B4C" w14:textId="77777777" w:rsidR="00B003C8" w:rsidRPr="00444EB8" w:rsidRDefault="00B003C8" w:rsidP="00FB6DE1">
            <w:pPr>
              <w:ind w:left="1416" w:hanging="1416"/>
              <w:jc w:val="center"/>
              <w:rPr>
                <w:noProof/>
                <w:sz w:val="18"/>
                <w:szCs w:val="18"/>
                <w:lang w:eastAsia="es-CO"/>
              </w:rPr>
            </w:pPr>
            <w:r w:rsidRPr="00444EB8">
              <w:rPr>
                <w:noProof/>
                <w:sz w:val="18"/>
                <w:szCs w:val="18"/>
                <w:lang w:eastAsia="es-CO"/>
              </w:rPr>
              <w:t>500</w:t>
            </w:r>
          </w:p>
        </w:tc>
        <w:tc>
          <w:tcPr>
            <w:tcW w:w="1128" w:type="dxa"/>
            <w:tcBorders>
              <w:left w:val="single" w:sz="4" w:space="0" w:color="auto"/>
              <w:right w:val="single" w:sz="4" w:space="0" w:color="auto"/>
            </w:tcBorders>
          </w:tcPr>
          <w:p w14:paraId="28671783" w14:textId="77777777" w:rsidR="00B003C8" w:rsidRPr="00444EB8" w:rsidRDefault="00B003C8" w:rsidP="00FB6DE1">
            <w:pPr>
              <w:ind w:left="1416" w:hanging="1416"/>
              <w:jc w:val="center"/>
              <w:rPr>
                <w:noProof/>
                <w:sz w:val="18"/>
                <w:szCs w:val="18"/>
                <w:lang w:eastAsia="es-CO"/>
              </w:rPr>
            </w:pPr>
            <w:r w:rsidRPr="00444EB8">
              <w:rPr>
                <w:noProof/>
                <w:sz w:val="18"/>
                <w:szCs w:val="18"/>
                <w:lang w:eastAsia="es-CO"/>
              </w:rPr>
              <w:t>rpm</w:t>
            </w:r>
          </w:p>
        </w:tc>
      </w:tr>
      <w:tr w:rsidR="00B003C8" w:rsidRPr="00444EB8" w14:paraId="1D627CB3" w14:textId="77777777" w:rsidTr="00FB6DE1">
        <w:tc>
          <w:tcPr>
            <w:tcW w:w="991" w:type="dxa"/>
            <w:tcBorders>
              <w:top w:val="single" w:sz="4" w:space="0" w:color="auto"/>
              <w:left w:val="single" w:sz="4" w:space="0" w:color="auto"/>
              <w:bottom w:val="single" w:sz="4" w:space="0" w:color="auto"/>
              <w:right w:val="single" w:sz="4" w:space="0" w:color="auto"/>
            </w:tcBorders>
            <w:shd w:val="clear" w:color="auto" w:fill="auto"/>
            <w:vAlign w:val="center"/>
          </w:tcPr>
          <w:p w14:paraId="41B6FE12" w14:textId="77777777" w:rsidR="00B003C8" w:rsidRPr="00444EB8" w:rsidRDefault="00B003C8" w:rsidP="00FB6DE1">
            <w:pPr>
              <w:ind w:left="1416" w:hanging="1416"/>
              <w:rPr>
                <w:noProof/>
                <w:sz w:val="18"/>
                <w:szCs w:val="18"/>
                <w:lang w:eastAsia="es-CO"/>
              </w:rPr>
            </w:pPr>
            <w:r w:rsidRPr="00444EB8">
              <w:rPr>
                <w:rFonts w:eastAsia="Times New Roman" w:cs="Times New Roman"/>
                <w:noProof/>
                <w:color w:val="000000"/>
                <w:sz w:val="18"/>
                <w:szCs w:val="18"/>
                <w:lang w:eastAsia="es-ES"/>
              </w:rPr>
              <w:t>BPFO</w:t>
            </w:r>
          </w:p>
        </w:tc>
        <w:tc>
          <w:tcPr>
            <w:tcW w:w="746" w:type="dxa"/>
            <w:tcBorders>
              <w:top w:val="nil"/>
              <w:left w:val="single" w:sz="4" w:space="0" w:color="auto"/>
              <w:bottom w:val="single" w:sz="4" w:space="0" w:color="auto"/>
              <w:right w:val="single" w:sz="4" w:space="0" w:color="auto"/>
            </w:tcBorders>
            <w:shd w:val="clear" w:color="auto" w:fill="auto"/>
            <w:vAlign w:val="center"/>
          </w:tcPr>
          <w:p w14:paraId="243DCDE2"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20</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62</w:t>
            </w:r>
          </w:p>
        </w:tc>
        <w:tc>
          <w:tcPr>
            <w:tcW w:w="746" w:type="dxa"/>
            <w:tcBorders>
              <w:top w:val="nil"/>
              <w:left w:val="nil"/>
              <w:bottom w:val="single" w:sz="4" w:space="0" w:color="auto"/>
              <w:right w:val="single" w:sz="4" w:space="0" w:color="auto"/>
            </w:tcBorders>
            <w:shd w:val="clear" w:color="auto" w:fill="auto"/>
            <w:vAlign w:val="center"/>
          </w:tcPr>
          <w:p w14:paraId="72102CAB"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36</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08</w:t>
            </w:r>
          </w:p>
        </w:tc>
        <w:tc>
          <w:tcPr>
            <w:tcW w:w="746" w:type="dxa"/>
            <w:tcBorders>
              <w:top w:val="nil"/>
              <w:left w:val="nil"/>
              <w:bottom w:val="single" w:sz="4" w:space="0" w:color="auto"/>
              <w:right w:val="single" w:sz="4" w:space="0" w:color="auto"/>
            </w:tcBorders>
            <w:shd w:val="clear" w:color="auto" w:fill="auto"/>
            <w:vAlign w:val="center"/>
          </w:tcPr>
          <w:p w14:paraId="718E8697"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51</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54</w:t>
            </w:r>
          </w:p>
        </w:tc>
        <w:tc>
          <w:tcPr>
            <w:tcW w:w="1128" w:type="dxa"/>
            <w:tcBorders>
              <w:top w:val="nil"/>
              <w:left w:val="nil"/>
              <w:bottom w:val="single" w:sz="4" w:space="0" w:color="auto"/>
              <w:right w:val="single" w:sz="4" w:space="0" w:color="auto"/>
            </w:tcBorders>
          </w:tcPr>
          <w:p w14:paraId="03CE5368" w14:textId="77777777" w:rsidR="00B003C8" w:rsidRPr="00444EB8" w:rsidRDefault="00B003C8" w:rsidP="00FB6DE1">
            <w:pPr>
              <w:ind w:left="1416" w:hanging="1416"/>
              <w:jc w:val="center"/>
              <w:rPr>
                <w:rFonts w:eastAsia="Times New Roman" w:cs="Times New Roman"/>
                <w:noProof/>
                <w:color w:val="000000"/>
                <w:sz w:val="18"/>
                <w:szCs w:val="18"/>
                <w:lang w:eastAsia="es-ES"/>
              </w:rPr>
            </w:pPr>
            <w:r w:rsidRPr="00444EB8">
              <w:rPr>
                <w:rFonts w:eastAsia="Times New Roman" w:cs="Times New Roman"/>
                <w:noProof/>
                <w:color w:val="000000"/>
                <w:sz w:val="18"/>
                <w:szCs w:val="18"/>
                <w:lang w:eastAsia="es-ES"/>
              </w:rPr>
              <w:t>Hz</w:t>
            </w:r>
          </w:p>
        </w:tc>
      </w:tr>
      <w:tr w:rsidR="00B003C8" w:rsidRPr="00444EB8" w14:paraId="3F643855" w14:textId="77777777" w:rsidTr="00FB6DE1">
        <w:tc>
          <w:tcPr>
            <w:tcW w:w="991" w:type="dxa"/>
            <w:tcBorders>
              <w:top w:val="single" w:sz="4" w:space="0" w:color="auto"/>
              <w:left w:val="single" w:sz="4" w:space="0" w:color="auto"/>
              <w:bottom w:val="single" w:sz="4" w:space="0" w:color="auto"/>
              <w:right w:val="single" w:sz="4" w:space="0" w:color="auto"/>
            </w:tcBorders>
            <w:shd w:val="clear" w:color="auto" w:fill="auto"/>
            <w:vAlign w:val="center"/>
          </w:tcPr>
          <w:p w14:paraId="6656902E" w14:textId="77777777" w:rsidR="00B003C8" w:rsidRPr="00444EB8" w:rsidRDefault="00B003C8" w:rsidP="00FB6DE1">
            <w:pPr>
              <w:ind w:left="1416" w:hanging="1416"/>
              <w:rPr>
                <w:noProof/>
                <w:sz w:val="18"/>
                <w:szCs w:val="18"/>
                <w:lang w:eastAsia="es-CO"/>
              </w:rPr>
            </w:pPr>
            <w:r w:rsidRPr="00444EB8">
              <w:rPr>
                <w:rFonts w:eastAsia="Times New Roman" w:cs="Times New Roman"/>
                <w:noProof/>
                <w:color w:val="000000"/>
                <w:sz w:val="18"/>
                <w:szCs w:val="18"/>
                <w:lang w:eastAsia="es-ES"/>
              </w:rPr>
              <w:t>BPFI</w:t>
            </w:r>
          </w:p>
        </w:tc>
        <w:tc>
          <w:tcPr>
            <w:tcW w:w="746" w:type="dxa"/>
            <w:tcBorders>
              <w:top w:val="nil"/>
              <w:left w:val="single" w:sz="4" w:space="0" w:color="auto"/>
              <w:bottom w:val="single" w:sz="4" w:space="0" w:color="auto"/>
              <w:right w:val="single" w:sz="4" w:space="0" w:color="auto"/>
            </w:tcBorders>
            <w:shd w:val="clear" w:color="auto" w:fill="auto"/>
            <w:vAlign w:val="center"/>
          </w:tcPr>
          <w:p w14:paraId="21E6148C"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29</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38</w:t>
            </w:r>
          </w:p>
        </w:tc>
        <w:tc>
          <w:tcPr>
            <w:tcW w:w="746" w:type="dxa"/>
            <w:tcBorders>
              <w:top w:val="nil"/>
              <w:left w:val="nil"/>
              <w:bottom w:val="single" w:sz="4" w:space="0" w:color="auto"/>
              <w:right w:val="single" w:sz="4" w:space="0" w:color="auto"/>
            </w:tcBorders>
            <w:shd w:val="clear" w:color="auto" w:fill="auto"/>
            <w:vAlign w:val="center"/>
          </w:tcPr>
          <w:p w14:paraId="12AEFE8D"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51</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42</w:t>
            </w:r>
          </w:p>
        </w:tc>
        <w:tc>
          <w:tcPr>
            <w:tcW w:w="746" w:type="dxa"/>
            <w:tcBorders>
              <w:top w:val="nil"/>
              <w:left w:val="nil"/>
              <w:bottom w:val="single" w:sz="4" w:space="0" w:color="auto"/>
              <w:right w:val="single" w:sz="4" w:space="0" w:color="auto"/>
            </w:tcBorders>
            <w:shd w:val="clear" w:color="auto" w:fill="auto"/>
            <w:vAlign w:val="center"/>
          </w:tcPr>
          <w:p w14:paraId="5E6829D5"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73</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46</w:t>
            </w:r>
          </w:p>
        </w:tc>
        <w:tc>
          <w:tcPr>
            <w:tcW w:w="1128" w:type="dxa"/>
            <w:tcBorders>
              <w:top w:val="nil"/>
              <w:left w:val="nil"/>
              <w:bottom w:val="single" w:sz="4" w:space="0" w:color="auto"/>
              <w:right w:val="single" w:sz="4" w:space="0" w:color="auto"/>
            </w:tcBorders>
          </w:tcPr>
          <w:p w14:paraId="5D19BC93" w14:textId="77777777" w:rsidR="00B003C8" w:rsidRPr="00444EB8" w:rsidRDefault="00B003C8" w:rsidP="00FB6DE1">
            <w:pPr>
              <w:ind w:left="1416" w:hanging="1416"/>
              <w:jc w:val="center"/>
              <w:rPr>
                <w:rFonts w:eastAsia="Times New Roman" w:cs="Times New Roman"/>
                <w:noProof/>
                <w:color w:val="000000"/>
                <w:sz w:val="18"/>
                <w:szCs w:val="18"/>
                <w:lang w:eastAsia="es-ES"/>
              </w:rPr>
            </w:pPr>
            <w:r w:rsidRPr="00444EB8">
              <w:rPr>
                <w:rFonts w:eastAsia="Times New Roman" w:cs="Times New Roman"/>
                <w:noProof/>
                <w:color w:val="000000"/>
                <w:sz w:val="18"/>
                <w:szCs w:val="18"/>
                <w:lang w:eastAsia="es-ES"/>
              </w:rPr>
              <w:t>Hz</w:t>
            </w:r>
          </w:p>
        </w:tc>
      </w:tr>
      <w:tr w:rsidR="00B003C8" w:rsidRPr="00444EB8" w14:paraId="1109A657" w14:textId="77777777" w:rsidTr="00FB6DE1">
        <w:tc>
          <w:tcPr>
            <w:tcW w:w="991" w:type="dxa"/>
            <w:tcBorders>
              <w:top w:val="single" w:sz="4" w:space="0" w:color="auto"/>
              <w:left w:val="single" w:sz="4" w:space="0" w:color="auto"/>
              <w:bottom w:val="single" w:sz="4" w:space="0" w:color="auto"/>
              <w:right w:val="single" w:sz="4" w:space="0" w:color="auto"/>
            </w:tcBorders>
            <w:shd w:val="clear" w:color="auto" w:fill="auto"/>
            <w:vAlign w:val="center"/>
          </w:tcPr>
          <w:p w14:paraId="02D1E20F" w14:textId="77777777" w:rsidR="00B003C8" w:rsidRPr="00444EB8" w:rsidRDefault="00B003C8" w:rsidP="00FB6DE1">
            <w:pPr>
              <w:ind w:left="1416" w:hanging="1416"/>
              <w:rPr>
                <w:noProof/>
                <w:sz w:val="18"/>
                <w:szCs w:val="18"/>
                <w:lang w:eastAsia="es-CO"/>
              </w:rPr>
            </w:pPr>
            <w:r w:rsidRPr="00444EB8">
              <w:rPr>
                <w:rFonts w:eastAsia="Times New Roman" w:cs="Times New Roman"/>
                <w:noProof/>
                <w:color w:val="000000"/>
                <w:sz w:val="18"/>
                <w:szCs w:val="18"/>
                <w:lang w:eastAsia="es-ES"/>
              </w:rPr>
              <w:t>BSF</w:t>
            </w:r>
          </w:p>
        </w:tc>
        <w:tc>
          <w:tcPr>
            <w:tcW w:w="746" w:type="dxa"/>
            <w:tcBorders>
              <w:top w:val="nil"/>
              <w:left w:val="single" w:sz="4" w:space="0" w:color="auto"/>
              <w:bottom w:val="single" w:sz="4" w:space="0" w:color="auto"/>
              <w:right w:val="single" w:sz="4" w:space="0" w:color="auto"/>
            </w:tcBorders>
            <w:shd w:val="clear" w:color="auto" w:fill="auto"/>
          </w:tcPr>
          <w:p w14:paraId="48DA105F" w14:textId="77777777" w:rsidR="00B003C8" w:rsidRPr="00444EB8" w:rsidRDefault="00B003C8" w:rsidP="00FB6DE1">
            <w:pPr>
              <w:ind w:left="1416" w:hanging="1416"/>
              <w:jc w:val="center"/>
              <w:rPr>
                <w:noProof/>
                <w:sz w:val="18"/>
                <w:szCs w:val="18"/>
                <w:lang w:eastAsia="es-CO"/>
              </w:rPr>
            </w:pPr>
            <w:r w:rsidRPr="00444EB8">
              <w:rPr>
                <w:noProof/>
                <w:sz w:val="18"/>
                <w:szCs w:val="18"/>
              </w:rPr>
              <w:t>18</w:t>
            </w:r>
            <w:r>
              <w:rPr>
                <w:noProof/>
                <w:sz w:val="18"/>
                <w:szCs w:val="18"/>
              </w:rPr>
              <w:t>.</w:t>
            </w:r>
            <w:r w:rsidRPr="00444EB8">
              <w:rPr>
                <w:noProof/>
                <w:sz w:val="18"/>
                <w:szCs w:val="18"/>
              </w:rPr>
              <w:t>01</w:t>
            </w:r>
          </w:p>
        </w:tc>
        <w:tc>
          <w:tcPr>
            <w:tcW w:w="746" w:type="dxa"/>
            <w:tcBorders>
              <w:top w:val="nil"/>
              <w:left w:val="nil"/>
              <w:bottom w:val="single" w:sz="4" w:space="0" w:color="auto"/>
              <w:right w:val="single" w:sz="4" w:space="0" w:color="auto"/>
            </w:tcBorders>
            <w:shd w:val="clear" w:color="auto" w:fill="auto"/>
          </w:tcPr>
          <w:p w14:paraId="70B2EBD2" w14:textId="77777777" w:rsidR="00B003C8" w:rsidRPr="00444EB8" w:rsidRDefault="00B003C8" w:rsidP="00FB6DE1">
            <w:pPr>
              <w:ind w:left="1416" w:hanging="1416"/>
              <w:jc w:val="center"/>
              <w:rPr>
                <w:noProof/>
                <w:sz w:val="18"/>
                <w:szCs w:val="18"/>
                <w:lang w:eastAsia="es-CO"/>
              </w:rPr>
            </w:pPr>
            <w:r w:rsidRPr="00444EB8">
              <w:rPr>
                <w:noProof/>
                <w:sz w:val="18"/>
                <w:szCs w:val="18"/>
              </w:rPr>
              <w:t>31</w:t>
            </w:r>
            <w:r>
              <w:rPr>
                <w:noProof/>
                <w:sz w:val="18"/>
                <w:szCs w:val="18"/>
              </w:rPr>
              <w:t>.</w:t>
            </w:r>
            <w:r w:rsidRPr="00444EB8">
              <w:rPr>
                <w:noProof/>
                <w:sz w:val="18"/>
                <w:szCs w:val="18"/>
              </w:rPr>
              <w:t>52</w:t>
            </w:r>
          </w:p>
        </w:tc>
        <w:tc>
          <w:tcPr>
            <w:tcW w:w="746" w:type="dxa"/>
            <w:tcBorders>
              <w:top w:val="nil"/>
              <w:left w:val="nil"/>
              <w:bottom w:val="single" w:sz="4" w:space="0" w:color="auto"/>
              <w:right w:val="single" w:sz="4" w:space="0" w:color="auto"/>
            </w:tcBorders>
            <w:shd w:val="clear" w:color="auto" w:fill="auto"/>
          </w:tcPr>
          <w:p w14:paraId="1B0DC9EF" w14:textId="77777777" w:rsidR="00B003C8" w:rsidRPr="00444EB8" w:rsidRDefault="00B003C8" w:rsidP="00FB6DE1">
            <w:pPr>
              <w:ind w:left="1416" w:hanging="1416"/>
              <w:jc w:val="center"/>
              <w:rPr>
                <w:noProof/>
                <w:sz w:val="18"/>
                <w:szCs w:val="18"/>
                <w:lang w:eastAsia="es-CO"/>
              </w:rPr>
            </w:pPr>
            <w:r w:rsidRPr="00444EB8">
              <w:rPr>
                <w:noProof/>
                <w:sz w:val="18"/>
                <w:szCs w:val="18"/>
              </w:rPr>
              <w:t>45</w:t>
            </w:r>
            <w:r>
              <w:rPr>
                <w:noProof/>
                <w:sz w:val="18"/>
                <w:szCs w:val="18"/>
              </w:rPr>
              <w:t>.</w:t>
            </w:r>
            <w:r w:rsidRPr="00444EB8">
              <w:rPr>
                <w:noProof/>
                <w:sz w:val="18"/>
                <w:szCs w:val="18"/>
              </w:rPr>
              <w:t>03</w:t>
            </w:r>
          </w:p>
        </w:tc>
        <w:tc>
          <w:tcPr>
            <w:tcW w:w="1128" w:type="dxa"/>
            <w:tcBorders>
              <w:top w:val="nil"/>
              <w:left w:val="nil"/>
              <w:bottom w:val="single" w:sz="4" w:space="0" w:color="auto"/>
              <w:right w:val="single" w:sz="4" w:space="0" w:color="auto"/>
            </w:tcBorders>
          </w:tcPr>
          <w:p w14:paraId="7B088600" w14:textId="77777777" w:rsidR="00B003C8" w:rsidRPr="00444EB8" w:rsidRDefault="00B003C8" w:rsidP="00FB6DE1">
            <w:pPr>
              <w:ind w:left="1416" w:hanging="1416"/>
              <w:jc w:val="center"/>
              <w:rPr>
                <w:noProof/>
                <w:sz w:val="18"/>
                <w:szCs w:val="18"/>
              </w:rPr>
            </w:pPr>
            <w:r w:rsidRPr="00444EB8">
              <w:rPr>
                <w:rFonts w:eastAsia="Times New Roman" w:cs="Times New Roman"/>
                <w:noProof/>
                <w:color w:val="000000"/>
                <w:sz w:val="18"/>
                <w:szCs w:val="18"/>
                <w:lang w:eastAsia="es-ES"/>
              </w:rPr>
              <w:t>Hz</w:t>
            </w:r>
          </w:p>
        </w:tc>
      </w:tr>
      <w:tr w:rsidR="00B003C8" w:rsidRPr="00444EB8" w14:paraId="399D00FF" w14:textId="77777777" w:rsidTr="00FB6DE1">
        <w:tc>
          <w:tcPr>
            <w:tcW w:w="991" w:type="dxa"/>
            <w:tcBorders>
              <w:top w:val="single" w:sz="4" w:space="0" w:color="auto"/>
              <w:left w:val="single" w:sz="4" w:space="0" w:color="auto"/>
              <w:bottom w:val="single" w:sz="4" w:space="0" w:color="auto"/>
              <w:right w:val="single" w:sz="4" w:space="0" w:color="auto"/>
            </w:tcBorders>
            <w:shd w:val="clear" w:color="auto" w:fill="auto"/>
            <w:vAlign w:val="center"/>
          </w:tcPr>
          <w:p w14:paraId="3A3F004B" w14:textId="77777777" w:rsidR="00B003C8" w:rsidRPr="00444EB8" w:rsidRDefault="00B003C8" w:rsidP="00FB6DE1">
            <w:pPr>
              <w:ind w:left="1416" w:hanging="1416"/>
              <w:rPr>
                <w:noProof/>
                <w:sz w:val="18"/>
                <w:szCs w:val="18"/>
                <w:lang w:eastAsia="es-CO"/>
              </w:rPr>
            </w:pPr>
            <w:r w:rsidRPr="00444EB8">
              <w:rPr>
                <w:rFonts w:eastAsia="Times New Roman" w:cs="Times New Roman"/>
                <w:noProof/>
                <w:color w:val="000000"/>
                <w:sz w:val="18"/>
                <w:szCs w:val="18"/>
                <w:lang w:eastAsia="es-ES"/>
              </w:rPr>
              <w:t>FTF</w:t>
            </w:r>
          </w:p>
        </w:tc>
        <w:tc>
          <w:tcPr>
            <w:tcW w:w="746" w:type="dxa"/>
            <w:tcBorders>
              <w:top w:val="nil"/>
              <w:left w:val="single" w:sz="4" w:space="0" w:color="auto"/>
              <w:bottom w:val="single" w:sz="4" w:space="0" w:color="auto"/>
              <w:right w:val="single" w:sz="4" w:space="0" w:color="auto"/>
            </w:tcBorders>
            <w:shd w:val="clear" w:color="auto" w:fill="auto"/>
            <w:vAlign w:val="center"/>
          </w:tcPr>
          <w:p w14:paraId="1DFB08ED"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1</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37</w:t>
            </w:r>
          </w:p>
        </w:tc>
        <w:tc>
          <w:tcPr>
            <w:tcW w:w="746" w:type="dxa"/>
            <w:tcBorders>
              <w:top w:val="nil"/>
              <w:left w:val="nil"/>
              <w:bottom w:val="single" w:sz="4" w:space="0" w:color="auto"/>
              <w:right w:val="single" w:sz="4" w:space="0" w:color="auto"/>
            </w:tcBorders>
            <w:shd w:val="clear" w:color="auto" w:fill="auto"/>
            <w:vAlign w:val="center"/>
          </w:tcPr>
          <w:p w14:paraId="4292311B"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2</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41</w:t>
            </w:r>
          </w:p>
        </w:tc>
        <w:tc>
          <w:tcPr>
            <w:tcW w:w="746" w:type="dxa"/>
            <w:tcBorders>
              <w:top w:val="nil"/>
              <w:left w:val="nil"/>
              <w:bottom w:val="single" w:sz="4" w:space="0" w:color="auto"/>
              <w:right w:val="single" w:sz="4" w:space="0" w:color="auto"/>
            </w:tcBorders>
            <w:shd w:val="clear" w:color="auto" w:fill="auto"/>
            <w:vAlign w:val="center"/>
          </w:tcPr>
          <w:p w14:paraId="7D72BDCF" w14:textId="77777777" w:rsidR="00B003C8" w:rsidRPr="00444EB8" w:rsidRDefault="00B003C8" w:rsidP="00FB6DE1">
            <w:pPr>
              <w:ind w:left="1416" w:hanging="1416"/>
              <w:jc w:val="center"/>
              <w:rPr>
                <w:noProof/>
                <w:sz w:val="18"/>
                <w:szCs w:val="18"/>
                <w:lang w:eastAsia="es-CO"/>
              </w:rPr>
            </w:pPr>
            <w:r w:rsidRPr="00444EB8">
              <w:rPr>
                <w:rFonts w:eastAsia="Times New Roman" w:cs="Times New Roman"/>
                <w:noProof/>
                <w:color w:val="000000"/>
                <w:sz w:val="18"/>
                <w:szCs w:val="18"/>
                <w:lang w:eastAsia="es-ES"/>
              </w:rPr>
              <w:t>3</w:t>
            </w:r>
            <w:r>
              <w:rPr>
                <w:rFonts w:eastAsia="Times New Roman" w:cs="Times New Roman"/>
                <w:noProof/>
                <w:color w:val="000000"/>
                <w:sz w:val="18"/>
                <w:szCs w:val="18"/>
                <w:lang w:eastAsia="es-ES"/>
              </w:rPr>
              <w:t>.</w:t>
            </w:r>
            <w:r w:rsidRPr="00444EB8">
              <w:rPr>
                <w:rFonts w:eastAsia="Times New Roman" w:cs="Times New Roman"/>
                <w:noProof/>
                <w:color w:val="000000"/>
                <w:sz w:val="18"/>
                <w:szCs w:val="18"/>
                <w:lang w:eastAsia="es-ES"/>
              </w:rPr>
              <w:t>44</w:t>
            </w:r>
          </w:p>
        </w:tc>
        <w:tc>
          <w:tcPr>
            <w:tcW w:w="1128" w:type="dxa"/>
            <w:tcBorders>
              <w:top w:val="nil"/>
              <w:left w:val="nil"/>
              <w:bottom w:val="single" w:sz="4" w:space="0" w:color="auto"/>
              <w:right w:val="single" w:sz="4" w:space="0" w:color="auto"/>
            </w:tcBorders>
          </w:tcPr>
          <w:p w14:paraId="35E8A8B5" w14:textId="77777777" w:rsidR="00B003C8" w:rsidRPr="00444EB8" w:rsidRDefault="00B003C8" w:rsidP="00FB6DE1">
            <w:pPr>
              <w:ind w:left="1416" w:hanging="1416"/>
              <w:jc w:val="center"/>
              <w:rPr>
                <w:rFonts w:eastAsia="Times New Roman" w:cs="Times New Roman"/>
                <w:noProof/>
                <w:color w:val="000000"/>
                <w:sz w:val="18"/>
                <w:szCs w:val="18"/>
                <w:lang w:eastAsia="es-ES"/>
              </w:rPr>
            </w:pPr>
            <w:r w:rsidRPr="00444EB8">
              <w:rPr>
                <w:rFonts w:eastAsia="Times New Roman" w:cs="Times New Roman"/>
                <w:noProof/>
                <w:color w:val="000000"/>
                <w:sz w:val="18"/>
                <w:szCs w:val="18"/>
                <w:lang w:eastAsia="es-ES"/>
              </w:rPr>
              <w:t>Hz</w:t>
            </w:r>
          </w:p>
        </w:tc>
      </w:tr>
      <w:bookmarkEnd w:id="4"/>
    </w:tbl>
    <w:p w14:paraId="573BF6ED" w14:textId="77777777" w:rsidR="00B003C8" w:rsidRPr="00444EB8" w:rsidRDefault="00B003C8" w:rsidP="00B003C8"/>
    <w:p w14:paraId="27F6BB23" w14:textId="08FC38EB" w:rsidR="002F072A" w:rsidRDefault="00B003C8" w:rsidP="00B003C8">
      <w:r w:rsidRPr="00444EB8">
        <w:rPr>
          <w:noProof/>
        </w:rPr>
        <w:t xml:space="preserve">En el rodamiento se </w:t>
      </w:r>
      <w:r w:rsidR="002F072A">
        <w:rPr>
          <w:noProof/>
        </w:rPr>
        <w:t>ha generado</w:t>
      </w:r>
      <w:r w:rsidRPr="00444EB8">
        <w:rPr>
          <w:noProof/>
        </w:rPr>
        <w:t xml:space="preserve"> una falla combinada de elemento rodante</w:t>
      </w:r>
      <w:r>
        <w:rPr>
          <w:noProof/>
        </w:rPr>
        <w:t xml:space="preserve"> (RE),</w:t>
      </w:r>
      <w:r w:rsidRPr="00444EB8">
        <w:rPr>
          <w:noProof/>
        </w:rPr>
        <w:t xml:space="preserve"> y pista exterior</w:t>
      </w:r>
      <w:r>
        <w:rPr>
          <w:noProof/>
        </w:rPr>
        <w:t xml:space="preserve"> (OR), evaluado en cinco niveles de falla incluido el de estado</w:t>
      </w:r>
      <w:r>
        <w:t xml:space="preserve"> normal </w:t>
      </w:r>
      <w:r w:rsidRPr="00EE5309">
        <w:rPr>
          <w:color w:val="000000" w:themeColor="text1"/>
        </w:rPr>
        <w:t>(F</w:t>
      </w:r>
      <w:r w:rsidR="002F072A">
        <w:rPr>
          <w:color w:val="000000" w:themeColor="text1"/>
        </w:rPr>
        <w:t>0</w:t>
      </w:r>
      <w:r w:rsidRPr="00EE5309">
        <w:rPr>
          <w:color w:val="000000" w:themeColor="text1"/>
        </w:rPr>
        <w:t>, F</w:t>
      </w:r>
      <w:r w:rsidR="002F072A">
        <w:rPr>
          <w:color w:val="000000" w:themeColor="text1"/>
        </w:rPr>
        <w:t>1</w:t>
      </w:r>
      <w:r w:rsidRPr="00EE5309">
        <w:rPr>
          <w:color w:val="000000" w:themeColor="text1"/>
        </w:rPr>
        <w:t>, F</w:t>
      </w:r>
      <w:r w:rsidR="002F072A">
        <w:rPr>
          <w:color w:val="000000" w:themeColor="text1"/>
        </w:rPr>
        <w:t>2</w:t>
      </w:r>
      <w:r w:rsidRPr="00EE5309">
        <w:rPr>
          <w:color w:val="000000" w:themeColor="text1"/>
        </w:rPr>
        <w:t>, F</w:t>
      </w:r>
      <w:r w:rsidR="002F072A">
        <w:rPr>
          <w:color w:val="000000" w:themeColor="text1"/>
        </w:rPr>
        <w:t>3</w:t>
      </w:r>
      <w:r w:rsidRPr="00EE5309">
        <w:rPr>
          <w:color w:val="000000" w:themeColor="text1"/>
        </w:rPr>
        <w:t>, F</w:t>
      </w:r>
      <w:r w:rsidR="002F072A">
        <w:rPr>
          <w:color w:val="000000" w:themeColor="text1"/>
        </w:rPr>
        <w:t>4</w:t>
      </w:r>
      <w:r w:rsidRPr="00EE5309">
        <w:rPr>
          <w:color w:val="000000" w:themeColor="text1"/>
        </w:rPr>
        <w:t>)</w:t>
      </w:r>
      <w:r>
        <w:t xml:space="preserve">. </w:t>
      </w:r>
      <w:r w:rsidR="002F072A">
        <w:t xml:space="preserve">Las condiciones de las fallas se presentan en </w:t>
      </w:r>
      <w:r w:rsidR="006A76C5">
        <w:fldChar w:fldCharType="begin"/>
      </w:r>
      <w:r w:rsidR="006A76C5">
        <w:instrText xml:space="preserve"> REF _Ref108786383 \h </w:instrText>
      </w:r>
      <w:r w:rsidR="006A76C5">
        <w:fldChar w:fldCharType="separate"/>
      </w:r>
      <w:r w:rsidR="003F100C" w:rsidRPr="00D1371A">
        <w:rPr>
          <w:b/>
          <w:bCs/>
          <w:sz w:val="18"/>
          <w:szCs w:val="16"/>
          <w:lang w:val="es-CO"/>
        </w:rPr>
        <w:t xml:space="preserve">Tabla </w:t>
      </w:r>
      <w:r w:rsidR="003F100C">
        <w:rPr>
          <w:b/>
          <w:bCs/>
          <w:noProof/>
          <w:sz w:val="18"/>
          <w:szCs w:val="16"/>
          <w:lang w:val="es-CO"/>
        </w:rPr>
        <w:t>2</w:t>
      </w:r>
      <w:r w:rsidR="006A76C5">
        <w:fldChar w:fldCharType="end"/>
      </w:r>
      <w:r w:rsidR="006A76C5">
        <w:t>.</w:t>
      </w:r>
      <w:r w:rsidR="00760D67">
        <w:t xml:space="preserve"> </w:t>
      </w:r>
      <w:r w:rsidR="00760D67" w:rsidRPr="00760D67">
        <w:t>La profundidad de falla generada en el RE, esta expresada como una magnitud absoluta de la diferencia entre el diámetro normal y la falla inducida.</w:t>
      </w:r>
    </w:p>
    <w:p w14:paraId="2C23EC27" w14:textId="77777777" w:rsidR="005E2BA3" w:rsidRDefault="005E2BA3" w:rsidP="00B003C8"/>
    <w:p w14:paraId="3F67078B" w14:textId="05BDE7F4" w:rsidR="005E2BA3" w:rsidRPr="00D1371A" w:rsidRDefault="00CE64EE" w:rsidP="005E2BA3">
      <w:pPr>
        <w:pStyle w:val="TablaTtulo"/>
        <w:spacing w:before="0" w:after="200"/>
        <w:rPr>
          <w:sz w:val="18"/>
          <w:szCs w:val="16"/>
          <w:lang w:val="es-CO"/>
        </w:rPr>
      </w:pPr>
      <w:bookmarkStart w:id="5" w:name="_Ref108786383"/>
      <w:r w:rsidRPr="00D1371A">
        <w:rPr>
          <w:b/>
          <w:bCs/>
          <w:sz w:val="18"/>
          <w:szCs w:val="16"/>
          <w:lang w:val="es-CO"/>
        </w:rPr>
        <w:t xml:space="preserve">Tabla </w:t>
      </w:r>
      <w:r w:rsidRPr="00D1371A">
        <w:rPr>
          <w:b/>
          <w:bCs/>
          <w:sz w:val="18"/>
          <w:szCs w:val="16"/>
          <w:lang w:val="es-CO"/>
        </w:rPr>
        <w:fldChar w:fldCharType="begin"/>
      </w:r>
      <w:r w:rsidRPr="00D1371A">
        <w:rPr>
          <w:b/>
          <w:bCs/>
          <w:sz w:val="18"/>
          <w:szCs w:val="16"/>
          <w:lang w:val="es-CO"/>
        </w:rPr>
        <w:instrText xml:space="preserve"> SEQ Tabla \* ARABIC </w:instrText>
      </w:r>
      <w:r w:rsidRPr="00D1371A">
        <w:rPr>
          <w:b/>
          <w:bCs/>
          <w:sz w:val="18"/>
          <w:szCs w:val="16"/>
          <w:lang w:val="es-CO"/>
        </w:rPr>
        <w:fldChar w:fldCharType="separate"/>
      </w:r>
      <w:r w:rsidR="003F100C">
        <w:rPr>
          <w:b/>
          <w:bCs/>
          <w:noProof/>
          <w:sz w:val="18"/>
          <w:szCs w:val="16"/>
          <w:lang w:val="es-CO"/>
        </w:rPr>
        <w:t>2</w:t>
      </w:r>
      <w:r w:rsidRPr="00D1371A">
        <w:rPr>
          <w:b/>
          <w:bCs/>
          <w:sz w:val="18"/>
          <w:szCs w:val="16"/>
          <w:lang w:val="es-CO"/>
        </w:rPr>
        <w:fldChar w:fldCharType="end"/>
      </w:r>
      <w:bookmarkEnd w:id="5"/>
      <w:r w:rsidRPr="00D1371A">
        <w:rPr>
          <w:b/>
          <w:bCs/>
          <w:sz w:val="18"/>
          <w:szCs w:val="16"/>
          <w:lang w:val="es-CO"/>
        </w:rPr>
        <w:t xml:space="preserve">. </w:t>
      </w:r>
      <w:r w:rsidR="005B4EE5" w:rsidRPr="00D1371A">
        <w:rPr>
          <w:b/>
          <w:bCs/>
          <w:sz w:val="18"/>
          <w:szCs w:val="16"/>
          <w:lang w:val="es-CO"/>
        </w:rPr>
        <w:t xml:space="preserve"> </w:t>
      </w:r>
      <w:r w:rsidR="005B4EE5" w:rsidRPr="00D1371A">
        <w:rPr>
          <w:sz w:val="18"/>
          <w:szCs w:val="16"/>
          <w:lang w:val="es-CO"/>
        </w:rPr>
        <w:t>Niveles de falla generados en el rodamiento.</w:t>
      </w:r>
    </w:p>
    <w:tbl>
      <w:tblPr>
        <w:tblStyle w:val="Tablaconcuadrcula"/>
        <w:tblW w:w="0" w:type="auto"/>
        <w:jc w:val="center"/>
        <w:tblLook w:val="04A0" w:firstRow="1" w:lastRow="0" w:firstColumn="1" w:lastColumn="0" w:noHBand="0" w:noVBand="1"/>
      </w:tblPr>
      <w:tblGrid>
        <w:gridCol w:w="710"/>
        <w:gridCol w:w="702"/>
        <w:gridCol w:w="1075"/>
        <w:gridCol w:w="702"/>
        <w:gridCol w:w="1075"/>
      </w:tblGrid>
      <w:tr w:rsidR="000B0DC2" w:rsidRPr="000B0DC2" w14:paraId="4B620541" w14:textId="77777777" w:rsidTr="000B0DC2">
        <w:trPr>
          <w:jc w:val="center"/>
        </w:trPr>
        <w:tc>
          <w:tcPr>
            <w:tcW w:w="710" w:type="dxa"/>
            <w:vMerge w:val="restart"/>
            <w:noWrap/>
            <w:vAlign w:val="center"/>
            <w:hideMark/>
          </w:tcPr>
          <w:p w14:paraId="3C11BCA8" w14:textId="0C6D4783" w:rsidR="000B0DC2" w:rsidRPr="000B0DC2" w:rsidRDefault="000B0DC2" w:rsidP="000B0DC2">
            <w:pPr>
              <w:ind w:left="1416" w:hanging="1416"/>
              <w:jc w:val="center"/>
              <w:rPr>
                <w:b/>
                <w:bCs/>
                <w:noProof/>
                <w:sz w:val="18"/>
                <w:szCs w:val="18"/>
                <w:lang w:eastAsia="es-CO"/>
              </w:rPr>
            </w:pPr>
            <w:r w:rsidRPr="000B0DC2">
              <w:rPr>
                <w:b/>
                <w:bCs/>
                <w:noProof/>
                <w:sz w:val="18"/>
                <w:szCs w:val="18"/>
                <w:lang w:eastAsia="es-CO"/>
              </w:rPr>
              <w:t>Falla</w:t>
            </w:r>
          </w:p>
        </w:tc>
        <w:tc>
          <w:tcPr>
            <w:tcW w:w="1777" w:type="dxa"/>
            <w:gridSpan w:val="2"/>
            <w:noWrap/>
            <w:vAlign w:val="center"/>
            <w:hideMark/>
          </w:tcPr>
          <w:p w14:paraId="2313C141" w14:textId="220D8EE6" w:rsidR="000B0DC2" w:rsidRPr="000B0DC2" w:rsidRDefault="0033732C" w:rsidP="000B0DC2">
            <w:pPr>
              <w:ind w:left="1416" w:hanging="1416"/>
              <w:jc w:val="center"/>
              <w:rPr>
                <w:b/>
                <w:bCs/>
                <w:noProof/>
                <w:sz w:val="18"/>
                <w:szCs w:val="18"/>
                <w:lang w:eastAsia="es-CO"/>
              </w:rPr>
            </w:pPr>
            <w:r>
              <w:rPr>
                <w:b/>
                <w:bCs/>
                <w:noProof/>
                <w:sz w:val="18"/>
                <w:szCs w:val="18"/>
                <w:lang w:eastAsia="es-CO"/>
              </w:rPr>
              <w:t>RE</w:t>
            </w:r>
          </w:p>
        </w:tc>
        <w:tc>
          <w:tcPr>
            <w:tcW w:w="1777" w:type="dxa"/>
            <w:gridSpan w:val="2"/>
            <w:noWrap/>
            <w:vAlign w:val="center"/>
            <w:hideMark/>
          </w:tcPr>
          <w:p w14:paraId="68BA3A78" w14:textId="314A90A7" w:rsidR="000B0DC2" w:rsidRPr="000B0DC2" w:rsidRDefault="000B0DC2" w:rsidP="000B0DC2">
            <w:pPr>
              <w:ind w:left="1416" w:hanging="1416"/>
              <w:jc w:val="center"/>
              <w:rPr>
                <w:b/>
                <w:bCs/>
                <w:noProof/>
                <w:sz w:val="18"/>
                <w:szCs w:val="18"/>
                <w:lang w:eastAsia="es-CO"/>
              </w:rPr>
            </w:pPr>
            <w:r w:rsidRPr="000B0DC2">
              <w:rPr>
                <w:b/>
                <w:bCs/>
                <w:noProof/>
                <w:sz w:val="18"/>
                <w:szCs w:val="18"/>
                <w:lang w:eastAsia="es-CO"/>
              </w:rPr>
              <w:t>OR</w:t>
            </w:r>
          </w:p>
        </w:tc>
      </w:tr>
      <w:tr w:rsidR="000B0DC2" w:rsidRPr="000B0DC2" w14:paraId="1F5A8F90" w14:textId="77777777" w:rsidTr="000B0DC2">
        <w:trPr>
          <w:jc w:val="center"/>
        </w:trPr>
        <w:tc>
          <w:tcPr>
            <w:tcW w:w="710" w:type="dxa"/>
            <w:vMerge/>
            <w:noWrap/>
            <w:vAlign w:val="center"/>
            <w:hideMark/>
          </w:tcPr>
          <w:p w14:paraId="0A706B87" w14:textId="236FA081" w:rsidR="000B0DC2" w:rsidRPr="000B0DC2" w:rsidRDefault="000B0DC2" w:rsidP="000B0DC2">
            <w:pPr>
              <w:ind w:left="1416" w:hanging="1416"/>
              <w:jc w:val="center"/>
              <w:rPr>
                <w:b/>
                <w:bCs/>
                <w:noProof/>
                <w:sz w:val="18"/>
                <w:szCs w:val="18"/>
                <w:lang w:eastAsia="es-CO"/>
              </w:rPr>
            </w:pPr>
          </w:p>
        </w:tc>
        <w:tc>
          <w:tcPr>
            <w:tcW w:w="702" w:type="dxa"/>
            <w:noWrap/>
            <w:vAlign w:val="center"/>
            <w:hideMark/>
          </w:tcPr>
          <w:p w14:paraId="5779206E" w14:textId="77777777" w:rsidR="000B0DC2" w:rsidRDefault="000B0DC2" w:rsidP="000B0DC2">
            <w:pPr>
              <w:ind w:left="1416" w:hanging="1416"/>
              <w:jc w:val="center"/>
              <w:rPr>
                <w:noProof/>
                <w:sz w:val="18"/>
                <w:szCs w:val="18"/>
                <w:lang w:eastAsia="es-CO"/>
              </w:rPr>
            </w:pPr>
            <w:r w:rsidRPr="000B0DC2">
              <w:rPr>
                <w:noProof/>
                <w:sz w:val="18"/>
                <w:szCs w:val="18"/>
                <w:lang w:eastAsia="es-CO"/>
              </w:rPr>
              <w:t>Ancho</w:t>
            </w:r>
          </w:p>
          <w:p w14:paraId="15D9D683" w14:textId="71C3CA98" w:rsidR="006A76C5" w:rsidRPr="000B0DC2" w:rsidRDefault="006A76C5" w:rsidP="000B0DC2">
            <w:pPr>
              <w:ind w:left="1416" w:hanging="1416"/>
              <w:jc w:val="center"/>
              <w:rPr>
                <w:noProof/>
                <w:sz w:val="18"/>
                <w:szCs w:val="18"/>
                <w:lang w:eastAsia="es-CO"/>
              </w:rPr>
            </w:pPr>
            <w:r>
              <w:rPr>
                <w:noProof/>
                <w:sz w:val="18"/>
                <w:szCs w:val="18"/>
                <w:lang w:eastAsia="es-CO"/>
              </w:rPr>
              <w:t>[mm]</w:t>
            </w:r>
          </w:p>
        </w:tc>
        <w:tc>
          <w:tcPr>
            <w:tcW w:w="1075" w:type="dxa"/>
            <w:noWrap/>
            <w:vAlign w:val="center"/>
            <w:hideMark/>
          </w:tcPr>
          <w:p w14:paraId="57EFCF1B" w14:textId="77777777" w:rsidR="000B0DC2" w:rsidRDefault="000B0DC2" w:rsidP="000B0DC2">
            <w:pPr>
              <w:ind w:left="1416" w:hanging="1416"/>
              <w:jc w:val="center"/>
              <w:rPr>
                <w:noProof/>
                <w:sz w:val="18"/>
                <w:szCs w:val="18"/>
                <w:lang w:eastAsia="es-CO"/>
              </w:rPr>
            </w:pPr>
            <w:r w:rsidRPr="000B0DC2">
              <w:rPr>
                <w:noProof/>
                <w:sz w:val="18"/>
                <w:szCs w:val="18"/>
                <w:lang w:eastAsia="es-CO"/>
              </w:rPr>
              <w:t>Penetración</w:t>
            </w:r>
          </w:p>
          <w:p w14:paraId="61072978" w14:textId="0D4486D3" w:rsidR="006A76C5" w:rsidRPr="000B0DC2" w:rsidRDefault="006A76C5" w:rsidP="000B0DC2">
            <w:pPr>
              <w:ind w:left="1416" w:hanging="1416"/>
              <w:jc w:val="center"/>
              <w:rPr>
                <w:noProof/>
                <w:sz w:val="18"/>
                <w:szCs w:val="18"/>
                <w:lang w:eastAsia="es-CO"/>
              </w:rPr>
            </w:pPr>
            <w:r>
              <w:rPr>
                <w:noProof/>
                <w:sz w:val="18"/>
                <w:szCs w:val="18"/>
                <w:lang w:eastAsia="es-CO"/>
              </w:rPr>
              <w:t>[mm]</w:t>
            </w:r>
          </w:p>
        </w:tc>
        <w:tc>
          <w:tcPr>
            <w:tcW w:w="702" w:type="dxa"/>
            <w:noWrap/>
            <w:vAlign w:val="center"/>
            <w:hideMark/>
          </w:tcPr>
          <w:p w14:paraId="1AD4D1C5" w14:textId="77777777" w:rsidR="000B0DC2" w:rsidRDefault="000B0DC2" w:rsidP="000B0DC2">
            <w:pPr>
              <w:ind w:left="1416" w:hanging="1416"/>
              <w:jc w:val="center"/>
              <w:rPr>
                <w:noProof/>
                <w:sz w:val="18"/>
                <w:szCs w:val="18"/>
                <w:lang w:eastAsia="es-CO"/>
              </w:rPr>
            </w:pPr>
            <w:r w:rsidRPr="000B0DC2">
              <w:rPr>
                <w:noProof/>
                <w:sz w:val="18"/>
                <w:szCs w:val="18"/>
                <w:lang w:eastAsia="es-CO"/>
              </w:rPr>
              <w:t>Ancho</w:t>
            </w:r>
          </w:p>
          <w:p w14:paraId="6ACEBE2D" w14:textId="71802571" w:rsidR="006A76C5" w:rsidRPr="000B0DC2" w:rsidRDefault="006A76C5" w:rsidP="000B0DC2">
            <w:pPr>
              <w:ind w:left="1416" w:hanging="1416"/>
              <w:jc w:val="center"/>
              <w:rPr>
                <w:noProof/>
                <w:sz w:val="18"/>
                <w:szCs w:val="18"/>
                <w:lang w:eastAsia="es-CO"/>
              </w:rPr>
            </w:pPr>
            <w:r>
              <w:rPr>
                <w:noProof/>
                <w:sz w:val="18"/>
                <w:szCs w:val="18"/>
                <w:lang w:eastAsia="es-CO"/>
              </w:rPr>
              <w:t>[mm]</w:t>
            </w:r>
          </w:p>
        </w:tc>
        <w:tc>
          <w:tcPr>
            <w:tcW w:w="1075" w:type="dxa"/>
            <w:noWrap/>
            <w:vAlign w:val="center"/>
            <w:hideMark/>
          </w:tcPr>
          <w:p w14:paraId="368A3B89" w14:textId="77777777" w:rsidR="000B0DC2" w:rsidRDefault="000B0DC2" w:rsidP="000B0DC2">
            <w:pPr>
              <w:ind w:left="1416" w:hanging="1416"/>
              <w:jc w:val="center"/>
              <w:rPr>
                <w:noProof/>
                <w:sz w:val="18"/>
                <w:szCs w:val="18"/>
                <w:lang w:eastAsia="es-CO"/>
              </w:rPr>
            </w:pPr>
            <w:r w:rsidRPr="000B0DC2">
              <w:rPr>
                <w:noProof/>
                <w:sz w:val="18"/>
                <w:szCs w:val="18"/>
                <w:lang w:eastAsia="es-CO"/>
              </w:rPr>
              <w:t>Penetración</w:t>
            </w:r>
          </w:p>
          <w:p w14:paraId="1862BF88" w14:textId="701ACFEE" w:rsidR="006A76C5" w:rsidRPr="000B0DC2" w:rsidRDefault="006A76C5" w:rsidP="000B0DC2">
            <w:pPr>
              <w:ind w:left="1416" w:hanging="1416"/>
              <w:jc w:val="center"/>
              <w:rPr>
                <w:noProof/>
                <w:sz w:val="18"/>
                <w:szCs w:val="18"/>
                <w:lang w:eastAsia="es-CO"/>
              </w:rPr>
            </w:pPr>
            <w:r>
              <w:rPr>
                <w:noProof/>
                <w:sz w:val="18"/>
                <w:szCs w:val="18"/>
                <w:lang w:eastAsia="es-CO"/>
              </w:rPr>
              <w:t>[mm]</w:t>
            </w:r>
          </w:p>
        </w:tc>
      </w:tr>
      <w:tr w:rsidR="000B0DC2" w:rsidRPr="000B0DC2" w14:paraId="0E63DE68" w14:textId="77777777" w:rsidTr="000B0DC2">
        <w:trPr>
          <w:jc w:val="center"/>
        </w:trPr>
        <w:tc>
          <w:tcPr>
            <w:tcW w:w="710" w:type="dxa"/>
            <w:noWrap/>
            <w:vAlign w:val="center"/>
            <w:hideMark/>
          </w:tcPr>
          <w:p w14:paraId="704241E7"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F0</w:t>
            </w:r>
          </w:p>
        </w:tc>
        <w:tc>
          <w:tcPr>
            <w:tcW w:w="702" w:type="dxa"/>
            <w:noWrap/>
            <w:vAlign w:val="center"/>
            <w:hideMark/>
          </w:tcPr>
          <w:p w14:paraId="38E73CC5"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0</w:t>
            </w:r>
          </w:p>
        </w:tc>
        <w:tc>
          <w:tcPr>
            <w:tcW w:w="1075" w:type="dxa"/>
            <w:noWrap/>
            <w:vAlign w:val="center"/>
            <w:hideMark/>
          </w:tcPr>
          <w:p w14:paraId="1A13232A"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7.115</w:t>
            </w:r>
          </w:p>
        </w:tc>
        <w:tc>
          <w:tcPr>
            <w:tcW w:w="702" w:type="dxa"/>
            <w:noWrap/>
            <w:vAlign w:val="center"/>
            <w:hideMark/>
          </w:tcPr>
          <w:p w14:paraId="6B38D4AD"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0</w:t>
            </w:r>
          </w:p>
        </w:tc>
        <w:tc>
          <w:tcPr>
            <w:tcW w:w="1075" w:type="dxa"/>
            <w:noWrap/>
            <w:vAlign w:val="center"/>
            <w:hideMark/>
          </w:tcPr>
          <w:p w14:paraId="7E43E98E"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438</w:t>
            </w:r>
          </w:p>
        </w:tc>
      </w:tr>
      <w:tr w:rsidR="000B0DC2" w:rsidRPr="000B0DC2" w14:paraId="39C16D39" w14:textId="77777777" w:rsidTr="000B0DC2">
        <w:trPr>
          <w:jc w:val="center"/>
        </w:trPr>
        <w:tc>
          <w:tcPr>
            <w:tcW w:w="710" w:type="dxa"/>
            <w:noWrap/>
            <w:vAlign w:val="center"/>
            <w:hideMark/>
          </w:tcPr>
          <w:p w14:paraId="2857EBF6"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F1</w:t>
            </w:r>
          </w:p>
        </w:tc>
        <w:tc>
          <w:tcPr>
            <w:tcW w:w="702" w:type="dxa"/>
            <w:noWrap/>
            <w:vAlign w:val="center"/>
            <w:hideMark/>
          </w:tcPr>
          <w:p w14:paraId="50040E57"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7</w:t>
            </w:r>
          </w:p>
        </w:tc>
        <w:tc>
          <w:tcPr>
            <w:tcW w:w="1075" w:type="dxa"/>
            <w:noWrap/>
            <w:vAlign w:val="center"/>
            <w:hideMark/>
          </w:tcPr>
          <w:p w14:paraId="46A6EE81"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7.109</w:t>
            </w:r>
          </w:p>
        </w:tc>
        <w:tc>
          <w:tcPr>
            <w:tcW w:w="702" w:type="dxa"/>
            <w:noWrap/>
            <w:vAlign w:val="center"/>
            <w:hideMark/>
          </w:tcPr>
          <w:p w14:paraId="0D18AEF9"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67</w:t>
            </w:r>
          </w:p>
        </w:tc>
        <w:tc>
          <w:tcPr>
            <w:tcW w:w="1075" w:type="dxa"/>
            <w:noWrap/>
            <w:vAlign w:val="center"/>
            <w:hideMark/>
          </w:tcPr>
          <w:p w14:paraId="06FD2D59"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431</w:t>
            </w:r>
          </w:p>
        </w:tc>
      </w:tr>
      <w:tr w:rsidR="000B0DC2" w:rsidRPr="000B0DC2" w14:paraId="0DD2F3AD" w14:textId="77777777" w:rsidTr="000B0DC2">
        <w:trPr>
          <w:jc w:val="center"/>
        </w:trPr>
        <w:tc>
          <w:tcPr>
            <w:tcW w:w="710" w:type="dxa"/>
            <w:noWrap/>
            <w:vAlign w:val="center"/>
            <w:hideMark/>
          </w:tcPr>
          <w:p w14:paraId="4C87FEE5"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F2</w:t>
            </w:r>
          </w:p>
        </w:tc>
        <w:tc>
          <w:tcPr>
            <w:tcW w:w="702" w:type="dxa"/>
            <w:noWrap/>
            <w:vAlign w:val="center"/>
            <w:hideMark/>
          </w:tcPr>
          <w:p w14:paraId="184A7335"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78</w:t>
            </w:r>
          </w:p>
        </w:tc>
        <w:tc>
          <w:tcPr>
            <w:tcW w:w="1075" w:type="dxa"/>
            <w:noWrap/>
            <w:vAlign w:val="center"/>
            <w:hideMark/>
          </w:tcPr>
          <w:p w14:paraId="7B326DD3"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7.101</w:t>
            </w:r>
          </w:p>
        </w:tc>
        <w:tc>
          <w:tcPr>
            <w:tcW w:w="702" w:type="dxa"/>
            <w:noWrap/>
            <w:vAlign w:val="center"/>
            <w:hideMark/>
          </w:tcPr>
          <w:p w14:paraId="58AC32FC"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955</w:t>
            </w:r>
          </w:p>
        </w:tc>
        <w:tc>
          <w:tcPr>
            <w:tcW w:w="1075" w:type="dxa"/>
            <w:noWrap/>
            <w:vAlign w:val="center"/>
            <w:hideMark/>
          </w:tcPr>
          <w:p w14:paraId="612CC6C9"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425</w:t>
            </w:r>
          </w:p>
        </w:tc>
      </w:tr>
      <w:tr w:rsidR="000B0DC2" w:rsidRPr="000B0DC2" w14:paraId="5826AE24" w14:textId="77777777" w:rsidTr="000B0DC2">
        <w:trPr>
          <w:jc w:val="center"/>
        </w:trPr>
        <w:tc>
          <w:tcPr>
            <w:tcW w:w="710" w:type="dxa"/>
            <w:noWrap/>
            <w:vAlign w:val="center"/>
            <w:hideMark/>
          </w:tcPr>
          <w:p w14:paraId="70DAE17A"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F3</w:t>
            </w:r>
          </w:p>
        </w:tc>
        <w:tc>
          <w:tcPr>
            <w:tcW w:w="702" w:type="dxa"/>
            <w:noWrap/>
            <w:vAlign w:val="center"/>
            <w:hideMark/>
          </w:tcPr>
          <w:p w14:paraId="1808F6EA"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8</w:t>
            </w:r>
          </w:p>
        </w:tc>
        <w:tc>
          <w:tcPr>
            <w:tcW w:w="1075" w:type="dxa"/>
            <w:noWrap/>
            <w:vAlign w:val="center"/>
            <w:hideMark/>
          </w:tcPr>
          <w:p w14:paraId="2AF53092"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7.096</w:t>
            </w:r>
          </w:p>
        </w:tc>
        <w:tc>
          <w:tcPr>
            <w:tcW w:w="702" w:type="dxa"/>
            <w:noWrap/>
            <w:vAlign w:val="center"/>
            <w:hideMark/>
          </w:tcPr>
          <w:p w14:paraId="1B552868"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2.19</w:t>
            </w:r>
          </w:p>
        </w:tc>
        <w:tc>
          <w:tcPr>
            <w:tcW w:w="1075" w:type="dxa"/>
            <w:noWrap/>
            <w:vAlign w:val="center"/>
            <w:hideMark/>
          </w:tcPr>
          <w:p w14:paraId="2CFBEFAE"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418</w:t>
            </w:r>
          </w:p>
        </w:tc>
      </w:tr>
      <w:tr w:rsidR="000B0DC2" w:rsidRPr="000B0DC2" w14:paraId="7E07F499" w14:textId="77777777" w:rsidTr="000B0DC2">
        <w:trPr>
          <w:jc w:val="center"/>
        </w:trPr>
        <w:tc>
          <w:tcPr>
            <w:tcW w:w="710" w:type="dxa"/>
            <w:noWrap/>
            <w:vAlign w:val="center"/>
            <w:hideMark/>
          </w:tcPr>
          <w:p w14:paraId="5EF3834D"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F4</w:t>
            </w:r>
          </w:p>
        </w:tc>
        <w:tc>
          <w:tcPr>
            <w:tcW w:w="702" w:type="dxa"/>
            <w:noWrap/>
            <w:vAlign w:val="center"/>
            <w:hideMark/>
          </w:tcPr>
          <w:p w14:paraId="3F011436"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2</w:t>
            </w:r>
          </w:p>
        </w:tc>
        <w:tc>
          <w:tcPr>
            <w:tcW w:w="1075" w:type="dxa"/>
            <w:noWrap/>
            <w:vAlign w:val="center"/>
            <w:hideMark/>
          </w:tcPr>
          <w:p w14:paraId="27714365"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7.088</w:t>
            </w:r>
          </w:p>
        </w:tc>
        <w:tc>
          <w:tcPr>
            <w:tcW w:w="702" w:type="dxa"/>
            <w:noWrap/>
            <w:vAlign w:val="center"/>
            <w:hideMark/>
          </w:tcPr>
          <w:p w14:paraId="3F33431F"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2.6</w:t>
            </w:r>
          </w:p>
        </w:tc>
        <w:tc>
          <w:tcPr>
            <w:tcW w:w="1075" w:type="dxa"/>
            <w:noWrap/>
            <w:vAlign w:val="center"/>
            <w:hideMark/>
          </w:tcPr>
          <w:p w14:paraId="2CA2D667" w14:textId="77777777" w:rsidR="000B0DC2" w:rsidRPr="000B0DC2" w:rsidRDefault="000B0DC2" w:rsidP="000B0DC2">
            <w:pPr>
              <w:ind w:left="1416" w:hanging="1416"/>
              <w:jc w:val="center"/>
              <w:rPr>
                <w:noProof/>
                <w:sz w:val="18"/>
                <w:szCs w:val="18"/>
                <w:lang w:eastAsia="es-CO"/>
              </w:rPr>
            </w:pPr>
            <w:r w:rsidRPr="000B0DC2">
              <w:rPr>
                <w:noProof/>
                <w:sz w:val="18"/>
                <w:szCs w:val="18"/>
                <w:lang w:eastAsia="es-CO"/>
              </w:rPr>
              <w:t>1.41</w:t>
            </w:r>
          </w:p>
        </w:tc>
      </w:tr>
    </w:tbl>
    <w:p w14:paraId="2AD6893F" w14:textId="77777777" w:rsidR="002F072A" w:rsidRDefault="002F072A" w:rsidP="00B003C8"/>
    <w:p w14:paraId="5F2008D7" w14:textId="45AB2A86" w:rsidR="00B003C8" w:rsidRDefault="00B003C8" w:rsidP="00B003C8">
      <w:r>
        <w:t xml:space="preserve">Cada caso de estudio fue </w:t>
      </w:r>
      <w:r w:rsidRPr="001F310C">
        <w:t>repetido tres veces</w:t>
      </w:r>
      <w:r w:rsidR="00874398">
        <w:t xml:space="preserve">, dando un total de 45 </w:t>
      </w:r>
      <w:r w:rsidR="00F220F2">
        <w:t>registros</w:t>
      </w:r>
      <w:r w:rsidR="00874398">
        <w:t>. De estas,</w:t>
      </w:r>
      <w:r w:rsidRPr="001F310C">
        <w:t xml:space="preserve"> la réplica más representativa fue </w:t>
      </w:r>
      <w:r>
        <w:t>empleada para construir el mapa de evolución de falla.</w:t>
      </w:r>
      <w:r w:rsidR="00760D67">
        <w:t xml:space="preserve"> </w:t>
      </w:r>
      <w:r w:rsidRPr="00444EB8">
        <w:t>El equipo de adquisici</w:t>
      </w:r>
      <w:r>
        <w:t>ó</w:t>
      </w:r>
      <w:r w:rsidRPr="00444EB8">
        <w:t xml:space="preserve">n de datos utilizado está basado en componentes de bajo costo, desarrollado para el monitoreo de condición de </w:t>
      </w:r>
      <w:r w:rsidRPr="00444EB8">
        <w:lastRenderedPageBreak/>
        <w:t xml:space="preserve">maquinaria rotativa </w:t>
      </w:r>
      <w:r w:rsidRPr="00444EB8">
        <w:fldChar w:fldCharType="begin"/>
      </w:r>
      <w:r w:rsidR="006E6C5B">
        <w:instrText xml:space="preserve"> ADDIN ZOTERO_ITEM CSL_CITATION {"citationID":"VrcjtIjp","properties":{"formattedCitation":"[15]","plainCitation":"[15]","noteIndex":0},"citationItems":[{"id":161,"uris":["http://zotero.org/users/2130202/items/CI4T38MI"],"itemData":{"id":161,"type":"article-journal","abstract":"Data acquisition is a crucial stage in the execution of condition monitoring (CM) of rotating machinery, by means of vibration analysis. However, the major challenge in the execution of this technique lies in the features of the recording equipment (accuracy, resolution, sampling frequency and number of channels) and the cost they represent. The present work proposes a low-cost data acquisition system, based on Raspberry-Pi, with a high sampling frequency capacity in the recording of up to three channels. To demonstrate the effectiveness of the proposed data acquisition system, a case study is presented in which the vibrations registered in a bearing are analyzed for four degrees of failure.","container-title":"Sensors","DOI":"10.3390/s20123493","issue":"12","language":"en","license":"http://creativecommons.org/licenses/by/3.0/","note":"number: 12\npublisher: Multidisciplinary Digital Publishing Institute","page":"3493","source":"www.mdpi.com","title":"Low-Cost, High-Frequency, Data Acquisition System for Condition Monitoring of Rotating Machinery through Vibration Analysis-Case Study","volume":"20","author":[{"family":"Soto-Ocampo","given":"César Ricardo"},{"family":"Mera","given":"José Manuel"},{"family":"Cano-Moreno","given":"Juan David"},{"family":"Garcia-Bernardo","given":"José Luis"}],"issued":{"date-parts":[["2020",1]]}}}],"schema":"https://github.com/citation-style-language/schema/raw/master/csl-citation.json"} </w:instrText>
      </w:r>
      <w:r w:rsidRPr="00444EB8">
        <w:fldChar w:fldCharType="separate"/>
      </w:r>
      <w:r w:rsidR="006E6C5B" w:rsidRPr="006E6C5B">
        <w:rPr>
          <w:rFonts w:cs="Times New Roman"/>
        </w:rPr>
        <w:t>[15]</w:t>
      </w:r>
      <w:r w:rsidRPr="00444EB8">
        <w:fldChar w:fldCharType="end"/>
      </w:r>
      <w:r w:rsidRPr="00444EB8">
        <w:t>. Las señales de aceleraci</w:t>
      </w:r>
      <w:r>
        <w:t>ó</w:t>
      </w:r>
      <w:r w:rsidRPr="00444EB8">
        <w:t xml:space="preserve">n </w:t>
      </w:r>
      <w:r w:rsidR="00F80E91">
        <w:t>poseen</w:t>
      </w:r>
      <w:r w:rsidRPr="00444EB8">
        <w:t xml:space="preserve"> una frecu</w:t>
      </w:r>
      <w:r>
        <w:t>en</w:t>
      </w:r>
      <w:r w:rsidRPr="00444EB8">
        <w:t>cia de muestreo de 4</w:t>
      </w:r>
      <w:r w:rsidR="00F80E91">
        <w:t>0</w:t>
      </w:r>
      <w:r w:rsidRPr="00444EB8">
        <w:t>kHz</w:t>
      </w:r>
      <w:r w:rsidR="00DB50DF">
        <w:t xml:space="preserve"> y</w:t>
      </w:r>
      <w:r w:rsidRPr="00444EB8">
        <w:t xml:space="preserve"> </w:t>
      </w:r>
      <w:r w:rsidR="00DB50DF">
        <w:t>c</w:t>
      </w:r>
      <w:r>
        <w:t>ada registro tiene una longitud de 45 segundos.</w:t>
      </w:r>
    </w:p>
    <w:p w14:paraId="52E29C3E" w14:textId="77777777" w:rsidR="00FA6C01" w:rsidRPr="00444EB8" w:rsidRDefault="00FA6C01" w:rsidP="00B76493"/>
    <w:p w14:paraId="21F3E5F5" w14:textId="5EEAAFCA" w:rsidR="002272A9" w:rsidRPr="00444EB8" w:rsidRDefault="005832D8" w:rsidP="002272A9">
      <w:pPr>
        <w:pStyle w:val="Ttulo2"/>
      </w:pPr>
      <w:r>
        <w:t>Mapas de evolución de fallas</w:t>
      </w:r>
    </w:p>
    <w:p w14:paraId="7B1687BA" w14:textId="77777777" w:rsidR="004D7F92" w:rsidRDefault="004D7F92" w:rsidP="0054483D">
      <w:bookmarkStart w:id="6" w:name="_Hlk106897990"/>
    </w:p>
    <w:p w14:paraId="0CA94817" w14:textId="33824396" w:rsidR="003E08C2" w:rsidRDefault="006210AB" w:rsidP="00A5501E">
      <w:r>
        <w:t xml:space="preserve">La </w:t>
      </w:r>
      <w:r w:rsidR="00FA0586">
        <w:t xml:space="preserve">consideración </w:t>
      </w:r>
      <w:r w:rsidR="006D1B36">
        <w:t xml:space="preserve">de construcción </w:t>
      </w:r>
      <w:r w:rsidR="00FA0586">
        <w:t>de mapas de evolución de falla</w:t>
      </w:r>
      <w:r w:rsidR="00B44BCA">
        <w:t xml:space="preserve"> como medio de diagnóstico</w:t>
      </w:r>
      <w:r w:rsidR="00FA0586">
        <w:t xml:space="preserve"> radica en el </w:t>
      </w:r>
      <w:r w:rsidR="006D1B36">
        <w:t>comportamiento</w:t>
      </w:r>
      <w:r w:rsidR="00FA0586">
        <w:t xml:space="preserve"> </w:t>
      </w:r>
      <w:r w:rsidR="004747E1">
        <w:t>de la evolución de la falla de un rodamiento</w:t>
      </w:r>
      <w:r w:rsidR="003E08C2">
        <w:t xml:space="preserve"> y en los fundamentos de construcción de los mapas de contorno</w:t>
      </w:r>
      <w:r w:rsidR="00FA0586">
        <w:t>.</w:t>
      </w:r>
      <w:r w:rsidR="006D1B36">
        <w:t xml:space="preserve"> </w:t>
      </w:r>
    </w:p>
    <w:p w14:paraId="78DF1226" w14:textId="77777777" w:rsidR="008E6E61" w:rsidRDefault="008E6E61" w:rsidP="00A5501E"/>
    <w:p w14:paraId="7C6C3D2B" w14:textId="416DCF60" w:rsidR="005832D8" w:rsidRDefault="003E08C2" w:rsidP="00A5501E">
      <w:r>
        <w:t>Los rodamientos</w:t>
      </w:r>
      <w:r w:rsidR="006210AB">
        <w:t xml:space="preserve"> </w:t>
      </w:r>
      <w:r w:rsidR="00305B17" w:rsidRPr="00305B17">
        <w:t>en su rotación están sometidos a una compresión que varía según su posición respecto a la zona de carga</w:t>
      </w:r>
      <w:r w:rsidR="006D1B36">
        <w:t>,</w:t>
      </w:r>
      <w:r w:rsidR="00305B17" w:rsidRPr="00305B17">
        <w:t xml:space="preserve"> acumulando y liberando energía</w:t>
      </w:r>
      <w:r w:rsidR="00305B17">
        <w:t xml:space="preserve">. </w:t>
      </w:r>
      <w:r w:rsidR="006D1B36">
        <w:t>La fluctuación</w:t>
      </w:r>
      <w:r w:rsidR="00305B17" w:rsidRPr="00305B17">
        <w:t xml:space="preserve"> de energía produce vibraciones periódicas a frecuencias discretas, que dependen de la ondulación </w:t>
      </w:r>
      <w:r w:rsidR="006D1B36">
        <w:t>y holgura entre l</w:t>
      </w:r>
      <w:r w:rsidR="00305B17" w:rsidRPr="00305B17">
        <w:t xml:space="preserve">as pistas y </w:t>
      </w:r>
      <w:r w:rsidR="00305B17">
        <w:t>los elementos rodantes</w:t>
      </w:r>
      <w:r w:rsidR="006D1B36">
        <w:t xml:space="preserve">, en su paso por la zona de carga. Por lo que, los cambios en la superficie </w:t>
      </w:r>
      <w:r w:rsidR="00C12EA8">
        <w:t xml:space="preserve">o geometría </w:t>
      </w:r>
      <w:r w:rsidR="006D1B36">
        <w:t>de los componentes de un rodamiento generan cambios de rigidez, que conllevan a un incremento de la energía liberada</w:t>
      </w:r>
      <w:r w:rsidR="00777C94">
        <w:t xml:space="preserve"> </w:t>
      </w:r>
      <w:r w:rsidR="00777C94" w:rsidRPr="00444EB8">
        <w:fldChar w:fldCharType="begin"/>
      </w:r>
      <w:r w:rsidR="006E6C5B">
        <w:instrText xml:space="preserve"> ADDIN ZOTERO_ITEM CSL_CITATION {"citationID":"7IPHV9Ts","properties":{"formattedCitation":"[16]","plainCitation":"[16]","noteIndex":0},"citationItems":[{"id":7,"uris":["http://zotero.org/users/2130202/items/36K7LY9R"],"itemData":{"id":7,"type":"thesis","event-place":"Canada","genre":"Ph.D.","language":"en","publisher":"University of Waterloo","publisher-place":"Canada","source":"Zotero","title":"A Fault Diagnosis System for Rotary Machinery Supported by Rolling Element Bearings","author":[{"family":"Ghafari","given":"Shahab Hasanzadeh"}],"issued":{"date-parts":[["2007"]]}}}],"schema":"https://github.com/citation-style-language/schema/raw/master/csl-citation.json"} </w:instrText>
      </w:r>
      <w:r w:rsidR="00777C94" w:rsidRPr="00444EB8">
        <w:fldChar w:fldCharType="separate"/>
      </w:r>
      <w:r w:rsidR="006E6C5B" w:rsidRPr="006E6C5B">
        <w:rPr>
          <w:rFonts w:cs="Times New Roman"/>
        </w:rPr>
        <w:t>[16]</w:t>
      </w:r>
      <w:r w:rsidR="00777C94" w:rsidRPr="00444EB8">
        <w:fldChar w:fldCharType="end"/>
      </w:r>
      <w:r w:rsidR="006D1B36">
        <w:t>.</w:t>
      </w:r>
      <w:r w:rsidR="004D7F92">
        <w:t xml:space="preserve"> </w:t>
      </w:r>
      <w:r w:rsidR="004D7F92" w:rsidRPr="004D7F92">
        <w:t>De esta manera, la firma de vibración de un rodamiento establece la relación entre la magnitud de la irregularidad y la amplitud de</w:t>
      </w:r>
      <w:r w:rsidR="008B6A95">
        <w:t xml:space="preserve"> la energía </w:t>
      </w:r>
      <w:r w:rsidR="004D7F92" w:rsidRPr="004D7F92">
        <w:t>generad</w:t>
      </w:r>
      <w:r w:rsidR="008B6A95">
        <w:t>a</w:t>
      </w:r>
      <w:r w:rsidR="004D7F92" w:rsidRPr="004D7F92">
        <w:t>, manifestada en la frecuencia característica del componente de falla</w:t>
      </w:r>
      <w:r w:rsidR="004747E1">
        <w:t xml:space="preserve"> </w:t>
      </w:r>
      <w:r w:rsidR="004747E1" w:rsidRPr="00444EB8">
        <w:fldChar w:fldCharType="begin"/>
      </w:r>
      <w:r w:rsidR="006E6C5B">
        <w:instrText xml:space="preserve"> ADDIN ZOTERO_ITEM CSL_CITATION {"citationID":"O07DuPii","properties":{"formattedCitation":"[3,17,18]","plainCitation":"[3,17,18]","noteIndex":0},"citationItems":[{"id":159,"uris":["http://zotero.org/users/2130202/items/Q72TR7QT"],"itemData":{"id":159,"type":"article-journal","abstract":"Empirical wavelet transform (EWT) is an adaptive wavelet based analysis which can be used to extract useful amplitude modulated-frequency modulated (AM-FM) mono components from a bearing vibration signal. However, the pre-requisite segmentation method on the Fourier support of a signal without a rigorous theoretical principle has limited the application of EWT in bearing fault diagnosis. To overcome this difﬁculty, an adaptive frequency band selection technique utilizing the Harmonic Signiﬁcance Index (HSI) and Particle Swarm Optimization (PSO) is proposed in this paper. In this approach, HSI is employed as the ﬁtness value of PSO to quantify the fault information contained in various frequency bands, and the optimal parameters (i.e., the lower cutoff frequency and the bandwidth) of the most sensitive frequency band (i.e., the band having the largest HSI value) identiﬁed by the PSO are then used in EWT to bandpass ﬁlter the original signal to extract the fault related AM-FM mono component. Results from the case studies presented in this work conﬁrm the effectiveness of the proposed technique for bearing fault diagnosis. The proposed technique is particularly useful for situations where a bearing defect signal is contaminated by strong non-Gaussian noise such as random impacts from other mechanical components.","container-title":"Measurement","DOI":"10.1016/j.measurement.2018.10.086","ISSN":"02632241","journalAbbreviation":"Measurement","language":"en","page":"375-384","source":"DOI.org (Crossref)","title":"An adaptive sensitive frequency band selection method for empirical wavelet transform and its application in bearing fault diagnosis","volume":"134","author":[{"family":"Yu","given":"Kun"},{"family":"Lin","given":"Tian Ran"},{"family":"Tan","given":"Jiwen"},{"family":"Ma","given":"Hui"}],"issued":{"date-parts":[["2019",2]]}}},{"id":129,"uris":["http://zotero.org/users/2130202/items/RM5EU4C3"],"itemData":{"id":129,"type":"article-journal","abstract":"Rolling element bearings are very critical components of rotating machines and the presence of defects in the bearing may lead to failure of machines. Hence, early identification of such defects along with the severity of damage under operating condition of the bearing may avoid malfunctioning and breakdown of machines. Defective bearings are source of vibration and these vibration signals can be used to assess the faulty bearings. This article presents the brief review of recent trends in research on bearing defects, sources of vibration and vibration measurement techniques in time domain, frequency domain and time frequency domain.","container-title":"Materials Today: Proceedings","DOI":"10.1016/j.matpr.2017.02.054","ISSN":"22147853","issue":"2","journalAbbreviation":"Materials Today: Proceedings","language":"en","page":"2085-2094","source":"DOI.org (Crossref)","title":"Fault detection analysis in rolling element bearing: A review","title-short":"Fault detection analysis in rolling element bearing","volume":"4","author":[{"family":"Gupta","given":"Pankaj"},{"family":"Pradhan","given":"M.K"}],"issued":{"date-parts":[["2017"]]}}},{"id":157,"uris":["http://zotero.org/users/2130202/items/QKEJGQZL"],"itemData":{"id":157,"type":"article-journal","abstract":"This tutorial is intended to guide the reader in the diagnostic analysis of acceleration signals from rolling element bearings, in particular in the presence of strong masking signals from other machine components such as gears. Rather than being a review of all the current literature on bearing diagnostics, its purpose is to explain the background for a very powerful procedure which is successful in the majority of cases. The latter contention is illustrated by the application to a number of very different case histories, from very low speed to very high speed machines. The speciﬁc characteristics of rolling element bearing signals are explained in great detail, in particular the fact that they are not periodic, but stochastic, a fact which allows them to be separated from deterministic signals such as from gears. They can be modelled as cyclostationary for some purposes, but are in fact not strictly cyclostationary (at least for localised defects) so the term pseudo-cyclostationary has been coined. An appendix on cyclostationarity is included. A number of techniques are described for the separation, of which the discrete/random separation (DRS) method is usually most efﬁcient. This sometimes requires the effects of small speed ﬂuctuations to be removed in advance, which can be achieved by order tracking, and so this topic is also ampliﬁed in an appendix. Signals from localised faults in bearings are impulsive, at least at the source, so techniques are described to identify the frequency bands in which this impulsivity is most marked, using spectral kurtosis. For very high speed bearings, the impulse responses elicited by the sharp impacts in the bearings may have a comparable length to their separation, and the minimum entropy deconvolution technique may be found useful to remove the smearing effects of the (unknown) transmission path. The ﬁnal diagnosis is based on ‘‘envelope analysis’’ of the optimally ﬁltered signal, but despite the fact that this technique has been used for 40 years in analogue form, the advantages of more recent digital implementations are explained.","container-title":"Mechanical Systems and Signal Processing","DOI":"10.1016/j.ymssp.2010.07.017","ISSN":"08883270","issue":"2","journalAbbreviation":"Mechanical Systems and Signal Processing","language":"en","page":"485-520","source":"DOI.org (Crossref)","title":"Rolling element bearing diagnostics—A tutorial","volume":"25","author":[{"family":"Randall","given":"Robert B."},{"family":"Antoni","given":"Jérôme"}],"issued":{"date-parts":[["2011",2]]}}}],"schema":"https://github.com/citation-style-language/schema/raw/master/csl-citation.json"} </w:instrText>
      </w:r>
      <w:r w:rsidR="004747E1" w:rsidRPr="00444EB8">
        <w:fldChar w:fldCharType="separate"/>
      </w:r>
      <w:r w:rsidR="006E6C5B" w:rsidRPr="006E6C5B">
        <w:rPr>
          <w:rFonts w:cs="Times New Roman"/>
        </w:rPr>
        <w:t>[3,17,18]</w:t>
      </w:r>
      <w:r w:rsidR="004747E1" w:rsidRPr="00444EB8">
        <w:fldChar w:fldCharType="end"/>
      </w:r>
      <w:r w:rsidR="004D7F92">
        <w:t>.</w:t>
      </w:r>
      <w:r>
        <w:t xml:space="preserve"> </w:t>
      </w:r>
    </w:p>
    <w:p w14:paraId="1920729B" w14:textId="2C11523F" w:rsidR="00CE3F7B" w:rsidRDefault="00CE3F7B" w:rsidP="00A5501E"/>
    <w:p w14:paraId="10BD4EDF" w14:textId="1D965FB3" w:rsidR="004D5925" w:rsidRPr="00386DD1" w:rsidRDefault="00386DD1" w:rsidP="00386DD1">
      <w:r w:rsidRPr="00226762">
        <w:rPr>
          <w:noProof/>
        </w:rPr>
        <w:drawing>
          <wp:inline distT="0" distB="0" distL="0" distR="0" wp14:anchorId="32E85C82" wp14:editId="392124B9">
            <wp:extent cx="2772754" cy="1944494"/>
            <wp:effectExtent l="0" t="0" r="8890" b="0"/>
            <wp:docPr id="22" name="Gráfico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t="5073"/>
                    <a:stretch/>
                  </pic:blipFill>
                  <pic:spPr bwMode="auto">
                    <a:xfrm>
                      <a:off x="0" y="0"/>
                      <a:ext cx="2772754" cy="1944494"/>
                    </a:xfrm>
                    <a:prstGeom prst="rect">
                      <a:avLst/>
                    </a:prstGeom>
                    <a:ln>
                      <a:noFill/>
                    </a:ln>
                    <a:extLst>
                      <a:ext uri="{53640926-AAD7-44D8-BBD7-CCE9431645EC}">
                        <a14:shadowObscured xmlns:a14="http://schemas.microsoft.com/office/drawing/2010/main"/>
                      </a:ext>
                    </a:extLst>
                  </pic:spPr>
                </pic:pic>
              </a:graphicData>
            </a:graphic>
          </wp:inline>
        </w:drawing>
      </w:r>
    </w:p>
    <w:p w14:paraId="55325856" w14:textId="10E78A69" w:rsidR="00FB58E0" w:rsidRPr="00C452F3" w:rsidRDefault="004D5925" w:rsidP="00CD2395">
      <w:pPr>
        <w:pStyle w:val="Descripcin"/>
        <w:jc w:val="center"/>
        <w:rPr>
          <w:b/>
          <w:bCs/>
          <w:noProof/>
          <w:sz w:val="18"/>
          <w:szCs w:val="16"/>
        </w:rPr>
      </w:pPr>
      <w:bookmarkStart w:id="7" w:name="_Ref106901667"/>
      <w:r w:rsidRPr="00C452F3">
        <w:rPr>
          <w:b/>
          <w:bCs/>
          <w:noProof/>
          <w:sz w:val="18"/>
          <w:szCs w:val="16"/>
        </w:rPr>
        <w:t xml:space="preserve">Figura </w:t>
      </w:r>
      <w:r w:rsidRPr="00C452F3">
        <w:rPr>
          <w:b/>
          <w:bCs/>
          <w:noProof/>
          <w:sz w:val="18"/>
          <w:szCs w:val="16"/>
        </w:rPr>
        <w:fldChar w:fldCharType="begin"/>
      </w:r>
      <w:r w:rsidRPr="00C452F3">
        <w:rPr>
          <w:b/>
          <w:bCs/>
          <w:noProof/>
          <w:sz w:val="18"/>
          <w:szCs w:val="16"/>
        </w:rPr>
        <w:instrText xml:space="preserve"> SEQ Figura \* ARABIC </w:instrText>
      </w:r>
      <w:r w:rsidRPr="00C452F3">
        <w:rPr>
          <w:b/>
          <w:bCs/>
          <w:noProof/>
          <w:sz w:val="18"/>
          <w:szCs w:val="16"/>
        </w:rPr>
        <w:fldChar w:fldCharType="separate"/>
      </w:r>
      <w:r w:rsidR="003F100C">
        <w:rPr>
          <w:b/>
          <w:bCs/>
          <w:noProof/>
          <w:sz w:val="18"/>
          <w:szCs w:val="16"/>
        </w:rPr>
        <w:t>2</w:t>
      </w:r>
      <w:r w:rsidRPr="00C452F3">
        <w:rPr>
          <w:b/>
          <w:bCs/>
          <w:noProof/>
          <w:sz w:val="18"/>
          <w:szCs w:val="16"/>
        </w:rPr>
        <w:fldChar w:fldCharType="end"/>
      </w:r>
      <w:bookmarkEnd w:id="7"/>
      <w:r w:rsidRPr="00C452F3">
        <w:rPr>
          <w:b/>
          <w:bCs/>
          <w:noProof/>
          <w:sz w:val="18"/>
          <w:szCs w:val="16"/>
        </w:rPr>
        <w:t xml:space="preserve">. </w:t>
      </w:r>
      <w:r w:rsidRPr="00C452F3">
        <w:rPr>
          <w:noProof/>
          <w:sz w:val="18"/>
          <w:szCs w:val="16"/>
        </w:rPr>
        <w:t>Espectro</w:t>
      </w:r>
      <w:r w:rsidR="000B0943" w:rsidRPr="00C452F3">
        <w:rPr>
          <w:noProof/>
          <w:sz w:val="18"/>
          <w:szCs w:val="16"/>
        </w:rPr>
        <w:t>s</w:t>
      </w:r>
      <w:r w:rsidRPr="00C452F3">
        <w:rPr>
          <w:noProof/>
          <w:sz w:val="18"/>
          <w:szCs w:val="16"/>
        </w:rPr>
        <w:t xml:space="preserve"> de envolvente </w:t>
      </w:r>
      <w:r w:rsidR="00C27749" w:rsidRPr="00C452F3">
        <w:rPr>
          <w:noProof/>
          <w:sz w:val="18"/>
          <w:szCs w:val="16"/>
        </w:rPr>
        <w:t>de</w:t>
      </w:r>
      <w:r w:rsidR="00886FD8" w:rsidRPr="00C452F3">
        <w:rPr>
          <w:noProof/>
          <w:sz w:val="18"/>
          <w:szCs w:val="16"/>
        </w:rPr>
        <w:t xml:space="preserve"> evolución de</w:t>
      </w:r>
      <w:r w:rsidR="00C27749" w:rsidRPr="00C452F3">
        <w:rPr>
          <w:noProof/>
          <w:sz w:val="18"/>
          <w:szCs w:val="16"/>
        </w:rPr>
        <w:t xml:space="preserve"> falla en pista exterior</w:t>
      </w:r>
      <w:r w:rsidR="00C945F2" w:rsidRPr="00C452F3">
        <w:rPr>
          <w:noProof/>
          <w:sz w:val="18"/>
          <w:szCs w:val="16"/>
        </w:rPr>
        <w:t xml:space="preserve"> (BPFO)</w:t>
      </w:r>
      <w:r w:rsidR="00886FD8" w:rsidRPr="00C452F3">
        <w:rPr>
          <w:noProof/>
          <w:sz w:val="18"/>
          <w:szCs w:val="16"/>
        </w:rPr>
        <w:t>,</w:t>
      </w:r>
      <w:r w:rsidR="00C27749" w:rsidRPr="00C452F3">
        <w:rPr>
          <w:noProof/>
          <w:sz w:val="18"/>
          <w:szCs w:val="16"/>
        </w:rPr>
        <w:t xml:space="preserve"> </w:t>
      </w:r>
      <w:r w:rsidRPr="00C452F3">
        <w:rPr>
          <w:noProof/>
          <w:sz w:val="18"/>
          <w:szCs w:val="16"/>
        </w:rPr>
        <w:t>a régimen de 500 rpm.</w:t>
      </w:r>
      <w:r w:rsidRPr="00C452F3">
        <w:rPr>
          <w:b/>
          <w:bCs/>
          <w:noProof/>
          <w:sz w:val="18"/>
          <w:szCs w:val="16"/>
        </w:rPr>
        <w:t xml:space="preserve"> </w:t>
      </w:r>
    </w:p>
    <w:p w14:paraId="14A5AFED" w14:textId="77777777" w:rsidR="00175440" w:rsidRPr="00A22548" w:rsidRDefault="00175440" w:rsidP="00175440">
      <w:pPr>
        <w:rPr>
          <w:highlight w:val="yellow"/>
          <w:lang w:eastAsia="es-CO"/>
        </w:rPr>
      </w:pPr>
    </w:p>
    <w:bookmarkEnd w:id="6"/>
    <w:p w14:paraId="78D3C0E9" w14:textId="56817962" w:rsidR="005B4261" w:rsidRDefault="00175440" w:rsidP="005B4261">
      <w:pPr>
        <w:rPr>
          <w:noProof/>
        </w:rPr>
      </w:pPr>
      <w:r w:rsidRPr="00C12EA8">
        <w:rPr>
          <w:noProof/>
        </w:rPr>
        <w:t xml:space="preserve">En la </w:t>
      </w:r>
      <w:r w:rsidRPr="00C12EA8">
        <w:rPr>
          <w:noProof/>
        </w:rPr>
        <w:fldChar w:fldCharType="begin"/>
      </w:r>
      <w:r w:rsidRPr="00C12EA8">
        <w:rPr>
          <w:noProof/>
        </w:rPr>
        <w:instrText xml:space="preserve"> REF _Ref106901667 \h </w:instrText>
      </w:r>
      <w:r w:rsidR="00A22548" w:rsidRPr="00C12EA8">
        <w:rPr>
          <w:noProof/>
        </w:rPr>
        <w:instrText xml:space="preserve"> \* MERGEFORMAT </w:instrText>
      </w:r>
      <w:r w:rsidRPr="00C12EA8">
        <w:rPr>
          <w:noProof/>
        </w:rPr>
      </w:r>
      <w:r w:rsidRPr="00C12EA8">
        <w:rPr>
          <w:noProof/>
        </w:rPr>
        <w:fldChar w:fldCharType="separate"/>
      </w:r>
      <w:r w:rsidR="003F100C" w:rsidRPr="003F100C">
        <w:rPr>
          <w:b/>
          <w:bCs/>
          <w:noProof/>
          <w:sz w:val="18"/>
        </w:rPr>
        <w:t>Figura 2</w:t>
      </w:r>
      <w:r w:rsidRPr="00C12EA8">
        <w:rPr>
          <w:noProof/>
        </w:rPr>
        <w:fldChar w:fldCharType="end"/>
      </w:r>
      <w:r w:rsidRPr="00C12EA8">
        <w:rPr>
          <w:noProof/>
        </w:rPr>
        <w:t xml:space="preserve"> </w:t>
      </w:r>
      <w:bookmarkStart w:id="8" w:name="_Hlk106976320"/>
      <w:r w:rsidR="005B4261" w:rsidRPr="00C12EA8">
        <w:rPr>
          <w:noProof/>
        </w:rPr>
        <w:t>se presenta espectros de envolvente correspondientes a la evolución de una falla</w:t>
      </w:r>
      <w:r w:rsidR="00F8538C" w:rsidRPr="00C12EA8">
        <w:rPr>
          <w:noProof/>
        </w:rPr>
        <w:t xml:space="preserve"> </w:t>
      </w:r>
      <w:r w:rsidR="00C40E76">
        <w:rPr>
          <w:noProof/>
        </w:rPr>
        <w:t xml:space="preserve">, </w:t>
      </w:r>
      <w:r w:rsidR="00886C69" w:rsidRPr="00C12EA8">
        <w:rPr>
          <w:noProof/>
        </w:rPr>
        <w:t>incluyendo</w:t>
      </w:r>
      <w:r w:rsidR="00F8538C" w:rsidRPr="00C12EA8">
        <w:rPr>
          <w:noProof/>
        </w:rPr>
        <w:t xml:space="preserve"> el espectro de estado normal</w:t>
      </w:r>
      <w:r w:rsidR="001A510F" w:rsidRPr="00C12EA8">
        <w:rPr>
          <w:noProof/>
        </w:rPr>
        <w:t>. Se observa que a medida que se incrementa la irregularidad del componente en estudio</w:t>
      </w:r>
      <w:r w:rsidR="00E20EB3">
        <w:rPr>
          <w:noProof/>
        </w:rPr>
        <w:t xml:space="preserve"> (BPFO)</w:t>
      </w:r>
      <w:r w:rsidR="001A510F" w:rsidRPr="00C12EA8">
        <w:rPr>
          <w:noProof/>
        </w:rPr>
        <w:t xml:space="preserve">, existen cambios en el comportamiento de la amplitud de </w:t>
      </w:r>
      <w:r w:rsidR="005B4261" w:rsidRPr="00C12EA8">
        <w:rPr>
          <w:noProof/>
        </w:rPr>
        <w:t>la frecuencia</w:t>
      </w:r>
      <w:r w:rsidR="001A510F" w:rsidRPr="00C12EA8">
        <w:rPr>
          <w:noProof/>
        </w:rPr>
        <w:t xml:space="preserve"> de falla</w:t>
      </w:r>
      <w:r w:rsidR="00CA380B" w:rsidRPr="00C12EA8">
        <w:rPr>
          <w:noProof/>
        </w:rPr>
        <w:t>,</w:t>
      </w:r>
      <w:r w:rsidR="005B4261" w:rsidRPr="00C12EA8">
        <w:rPr>
          <w:noProof/>
        </w:rPr>
        <w:t xml:space="preserve"> y sus armónicos.</w:t>
      </w:r>
      <w:r w:rsidR="005B4261" w:rsidRPr="00444EB8">
        <w:rPr>
          <w:noProof/>
        </w:rPr>
        <w:t xml:space="preserve"> </w:t>
      </w:r>
      <w:r w:rsidR="00E20EB3">
        <w:rPr>
          <w:noProof/>
        </w:rPr>
        <w:t>De esta forma, la presencia de irregularidades en los componentes de un rodamiento se caracteriza por su</w:t>
      </w:r>
      <w:r w:rsidR="008C1DC2">
        <w:rPr>
          <w:noProof/>
        </w:rPr>
        <w:t>s coordenadas</w:t>
      </w:r>
      <w:r w:rsidR="00E20EB3">
        <w:rPr>
          <w:noProof/>
        </w:rPr>
        <w:t xml:space="preserve"> frecuencia y amplitud</w:t>
      </w:r>
      <w:r w:rsidR="00C40E76">
        <w:rPr>
          <w:noProof/>
        </w:rPr>
        <w:t>, para cada nivel de falla</w:t>
      </w:r>
      <w:r w:rsidR="00E20EB3">
        <w:rPr>
          <w:noProof/>
        </w:rPr>
        <w:t>.</w:t>
      </w:r>
    </w:p>
    <w:p w14:paraId="453772AD" w14:textId="77777777" w:rsidR="00C945F2" w:rsidRPr="00444EB8" w:rsidRDefault="00C945F2" w:rsidP="005B4261"/>
    <w:p w14:paraId="7739A9D8" w14:textId="53A5302F" w:rsidR="00B2463C" w:rsidRDefault="00A62BD7" w:rsidP="005C2163">
      <w:bookmarkStart w:id="9" w:name="_Hlk107232510"/>
      <w:r>
        <w:t>Por otro lado</w:t>
      </w:r>
      <w:r w:rsidR="003E08C2">
        <w:t xml:space="preserve">, los mapas de contorno son </w:t>
      </w:r>
      <w:r w:rsidR="00AC614F">
        <w:t>ilustraciones empleadas</w:t>
      </w:r>
      <w:r w:rsidR="003E08C2">
        <w:t xml:space="preserve"> para representar bidimensionalmente funciones espaciales</w:t>
      </w:r>
      <w:r w:rsidR="00654FDA">
        <w:t xml:space="preserve"> </w:t>
      </w:r>
      <w:r w:rsidR="00654FDA" w:rsidRPr="00444EB8">
        <w:rPr>
          <w:color w:val="000000" w:themeColor="text1"/>
        </w:rPr>
        <w:fldChar w:fldCharType="begin"/>
      </w:r>
      <w:r w:rsidR="006E6C5B">
        <w:rPr>
          <w:color w:val="000000" w:themeColor="text1"/>
        </w:rPr>
        <w:instrText xml:space="preserve"> ADDIN ZOTERO_ITEM CSL_CITATION {"citationID":"iXVa3h8P","properties":{"formattedCitation":"[19,20]","plainCitation":"[19,20]","noteIndex":0},"citationItems":[{"id":318,"uris":["http://zotero.org/users/2130202/items/I73EQTF7"],"itemData":{"id":318,"type":"article-journal","abstract":"Route planning in maritime transportation is the key to safe, efficient, and smart navigation. We propose a multi-criteria route planning technique for operators to objectively determine the routes according to their intentions. In this study, the navigational traffic risk of a route is quantitatively assessed using a model of a ship. Then, a risk contour map is visualized by structuring the data as absolute danger, hazard factors, and influential factors, which is a framework for route planning. Finally, a multi-criteria route could be modeled by considering the safety, efficiency, convenience, and ability of navigation as the main criteria. The technique assesses each criterion by analyzing the cumulative risk per distance, distance, number of waypoints, and risk gradient of derived routes. In addition, the technique proposes routes by utilizing its algorithm and incorporating contour-based projection and reference points. To verify the proposed technique, we carried out numerical simulations and evaluated actual AIS data. The results show that this technique can not only suggest goal-oriented routes but also assess the used routes. Therefore, the proposed technique can improve the route planning method to be more systematic, which contributes both to smart navigation based on the user's purposes and to future autonomous navigation.","container-title":"Ocean Engineering","DOI":"10.1016/j.oceaneng.2018.11.050","ISSN":"0029-8018","journalAbbreviation":"Ocean Engineering","language":"en","page":"72-85","source":"ScienceDirect","title":"Multi-criteria route planning with risk contour map for smart navigation","volume":"172","author":[{"family":"Jeong","given":"Min-Gi"},{"family":"Lee","given":"Eun-Bang"},{"family":"Lee","given":"Moonjin"},{"family":"Jung","given":"Jung-Yeul"}],"issued":{"date-parts":[["2019",1,15]]}}},{"id":360,"uris":["http://zotero.org/users/2130202/items/LFYMASAA"],"itemData":{"id":360,"type":"paper-conference","abstract":"ResumenLos mapas de contornos (como los mapas topográficos) comprimen la información de una función en un área bidimensional en un conjunto discreto de líneas cerradas que conectan puntos de igual valor (isolíneas), logrando un delicado equilibrio entre expresividad y simplicidad cognitiva. Permiten a los humanos realizar muchas tareas de razonamiento de sentido común sobre la función subyacente (por ejemplo, elevación).Este artículo analiza y formaliza la semántica del contorno en una ontología lógica de primer orden que forma la base para permitir el razonamiento computacional de sentido común sobre la información del contorno. La semántica de contorno obtenida comprende cuatro conceptos clave - regiones de contorno, líneas de contorno, valores de contorno y conjuntos de contorno - y sus subclases y relaciones asociadas, que se basan en una ontología espacial cualitativa existente. Todos los conceptos y relaciones están ilustrados y motivados por características físico-geográficas identificables en mapas de contorno topográficos. La codificación de la semántica de los conceptos de contorno en lógica de primer orden y un modelo conceptual derivado como base para una ontología OWL sientan las bases para un razonamiento cualitativo y cuantitativo totalmente automatizado y semánticamente consciente sobre los contornos.","collection-title":"Lecture Notes in Computer Science","event-place":"Cham","ISBN":"978-3-319-23374-1","language":"en","publisher":"Springer International Publishing","publisher-place":"Cham","source":"Springer Link","title":"What is in a Contour Map?","author":[{"family":"Hahmann","given":"Torsten"},{"family":"Usery","given":"E. Lynn"}],"editor":[{"family":"Fabrikant","given":"Sara Irina"},{"family":"Raubal","given":"Martin"},{"family":"Bertolotto","given":"Michela"},{"family":"Davies","given":"Clare"},{"family":"Freundschuh","given":"Scott"},{"family":"Bell","given":"Scott"}],"issued":{"date-parts":[["2015"]]}}}],"schema":"https://github.com/citation-style-language/schema/raw/master/csl-citation.json"} </w:instrText>
      </w:r>
      <w:r w:rsidR="00654FDA" w:rsidRPr="00444EB8">
        <w:rPr>
          <w:color w:val="000000" w:themeColor="text1"/>
        </w:rPr>
        <w:fldChar w:fldCharType="separate"/>
      </w:r>
      <w:r w:rsidR="006E6C5B" w:rsidRPr="006E6C5B">
        <w:rPr>
          <w:rFonts w:cs="Times New Roman"/>
        </w:rPr>
        <w:t>[19,20]</w:t>
      </w:r>
      <w:r w:rsidR="00654FDA" w:rsidRPr="00444EB8">
        <w:rPr>
          <w:color w:val="000000" w:themeColor="text1"/>
        </w:rPr>
        <w:fldChar w:fldCharType="end"/>
      </w:r>
      <w:r w:rsidR="003E08C2">
        <w:t xml:space="preserve">. </w:t>
      </w:r>
      <w:r w:rsidR="00E20EB3" w:rsidRPr="00C12EA8">
        <w:t xml:space="preserve">Estos mapas están </w:t>
      </w:r>
      <w:r w:rsidR="00E20EB3" w:rsidRPr="00C12EA8">
        <w:t>compuestos de isolíneas, lo que permite compactar información y establecer patrones de comportamiento.</w:t>
      </w:r>
      <w:r w:rsidR="00E20EB3">
        <w:t xml:space="preserve"> </w:t>
      </w:r>
      <w:r w:rsidR="00654FDA">
        <w:t xml:space="preserve">Esta característica permite considerar el uso de los mapas de contorno para establecer una relación entre la frecuencia de falla, </w:t>
      </w:r>
      <w:r w:rsidR="00E20EB3">
        <w:t xml:space="preserve">y los cambios de amplitud que experimenta, según el </w:t>
      </w:r>
      <w:r w:rsidR="00654FDA">
        <w:t xml:space="preserve"> nivel de falla </w:t>
      </w:r>
      <w:r w:rsidR="00E9306F">
        <w:t>desarrollado</w:t>
      </w:r>
      <w:r w:rsidR="00654FDA">
        <w:t xml:space="preserve"> en el tiempo</w:t>
      </w:r>
      <w:r w:rsidR="00BE1AE7">
        <w:t xml:space="preserve"> </w:t>
      </w:r>
      <w:r w:rsidR="00BE1AE7" w:rsidRPr="00444EB8">
        <w:fldChar w:fldCharType="begin"/>
      </w:r>
      <w:r w:rsidR="006E6C5B">
        <w:instrText xml:space="preserve"> ADDIN ZOTERO_ITEM CSL_CITATION {"citationID":"ZAVrIVcp","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00BE1AE7" w:rsidRPr="00444EB8">
        <w:fldChar w:fldCharType="separate"/>
      </w:r>
      <w:r w:rsidR="006E6C5B" w:rsidRPr="006E6C5B">
        <w:rPr>
          <w:rFonts w:cs="Times New Roman"/>
        </w:rPr>
        <w:t>[14]</w:t>
      </w:r>
      <w:r w:rsidR="00BE1AE7" w:rsidRPr="00444EB8">
        <w:fldChar w:fldCharType="end"/>
      </w:r>
      <w:r w:rsidR="005C2163">
        <w:t>.</w:t>
      </w:r>
      <w:r w:rsidR="001A510F">
        <w:t xml:space="preserve"> </w:t>
      </w:r>
    </w:p>
    <w:p w14:paraId="7830D6CD" w14:textId="77777777" w:rsidR="00B2463C" w:rsidRDefault="00B2463C" w:rsidP="005C2163"/>
    <w:p w14:paraId="40A6EF27" w14:textId="22017297" w:rsidR="004B60C4" w:rsidRDefault="005C2163" w:rsidP="005C2163">
      <w:r w:rsidRPr="00C12EA8">
        <w:t xml:space="preserve">La </w:t>
      </w:r>
      <w:r w:rsidRPr="00C12EA8">
        <w:fldChar w:fldCharType="begin"/>
      </w:r>
      <w:r w:rsidRPr="00C12EA8">
        <w:instrText xml:space="preserve"> REF _Ref107216134 \h  \* MERGEFORMAT </w:instrText>
      </w:r>
      <w:r w:rsidRPr="00C12EA8">
        <w:fldChar w:fldCharType="separate"/>
      </w:r>
      <w:r w:rsidR="003F100C" w:rsidRPr="003F100C">
        <w:rPr>
          <w:b/>
          <w:bCs/>
          <w:sz w:val="18"/>
        </w:rPr>
        <w:t>Figura 3</w:t>
      </w:r>
      <w:r w:rsidRPr="00C12EA8">
        <w:fldChar w:fldCharType="end"/>
      </w:r>
      <w:r w:rsidRPr="00C12EA8">
        <w:t xml:space="preserve"> representa los mapas de </w:t>
      </w:r>
      <w:r w:rsidR="00A62BD7" w:rsidRPr="00C12EA8">
        <w:t>evolución</w:t>
      </w:r>
      <w:r w:rsidRPr="00C12EA8">
        <w:t xml:space="preserve"> de falla de la frecuencia </w:t>
      </w:r>
      <w:r w:rsidR="00A62BD7" w:rsidRPr="00C12EA8">
        <w:t>característica</w:t>
      </w:r>
      <w:r w:rsidRPr="00C12EA8">
        <w:t xml:space="preserve"> y </w:t>
      </w:r>
      <w:r w:rsidR="00A62BD7" w:rsidRPr="00C12EA8">
        <w:t>armónicos</w:t>
      </w:r>
      <w:r w:rsidRPr="00C12EA8">
        <w:t xml:space="preserve"> de los espectros </w:t>
      </w:r>
      <w:r w:rsidR="008C1DC2">
        <w:t>expuestos en</w:t>
      </w:r>
      <w:r w:rsidRPr="00C12EA8">
        <w:t xml:space="preserve"> la </w:t>
      </w:r>
      <w:r w:rsidRPr="00C12EA8">
        <w:fldChar w:fldCharType="begin"/>
      </w:r>
      <w:r w:rsidRPr="00C12EA8">
        <w:instrText xml:space="preserve"> REF _Ref106901667 \h  \* MERGEFORMAT </w:instrText>
      </w:r>
      <w:r w:rsidRPr="00C12EA8">
        <w:fldChar w:fldCharType="separate"/>
      </w:r>
      <w:r w:rsidR="003F100C" w:rsidRPr="003F100C">
        <w:rPr>
          <w:b/>
          <w:bCs/>
          <w:sz w:val="18"/>
        </w:rPr>
        <w:t>Figura 2</w:t>
      </w:r>
      <w:r w:rsidRPr="00C12EA8">
        <w:fldChar w:fldCharType="end"/>
      </w:r>
      <w:bookmarkEnd w:id="8"/>
      <w:bookmarkEnd w:id="9"/>
      <w:r w:rsidR="004B60C4" w:rsidRPr="00C12EA8">
        <w:t>.</w:t>
      </w:r>
      <w:r w:rsidR="008C1DC2">
        <w:t xml:space="preserve"> </w:t>
      </w:r>
      <w:r w:rsidR="00B2463C">
        <w:t>Como se observa, la implementación de los mapas de contorno permite caracterizar el comportamiento de la amplitud de una frecuencia de falla a medida que el nivel de falla se incrementa. Con lo cual</w:t>
      </w:r>
      <w:r w:rsidR="005C1642">
        <w:t>, cada isolínea que lo conforma posee información en cuanto a la frecuencia de falla y amplitud, y su respectivo nivel de falla al cual están asociadas.</w:t>
      </w:r>
    </w:p>
    <w:p w14:paraId="50FE3614" w14:textId="00641828" w:rsidR="00C27749" w:rsidRPr="008C1DC2" w:rsidRDefault="00453578" w:rsidP="005C2163">
      <w:r>
        <w:rPr>
          <w:noProof/>
        </w:rPr>
        <w:drawing>
          <wp:inline distT="0" distB="0" distL="0" distR="0" wp14:anchorId="771A8965" wp14:editId="4A31A9C2">
            <wp:extent cx="2790664" cy="2546350"/>
            <wp:effectExtent l="0" t="0" r="0" b="6350"/>
            <wp:docPr id="61" name="Gráfico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96DAC541-7B7A-43D3-8B79-37D633B846F1}">
                          <asvg:svgBlip xmlns:asvg="http://schemas.microsoft.com/office/drawing/2016/SVG/main" r:embed="rId18"/>
                        </a:ext>
                      </a:extLst>
                    </a:blip>
                    <a:srcRect l="4668" t="2489" r="3875" b="2188"/>
                    <a:stretch/>
                  </pic:blipFill>
                  <pic:spPr bwMode="auto">
                    <a:xfrm>
                      <a:off x="0" y="0"/>
                      <a:ext cx="2798566" cy="2553561"/>
                    </a:xfrm>
                    <a:prstGeom prst="rect">
                      <a:avLst/>
                    </a:prstGeom>
                    <a:ln>
                      <a:noFill/>
                    </a:ln>
                    <a:extLst>
                      <a:ext uri="{53640926-AAD7-44D8-BBD7-CCE9431645EC}">
                        <a14:shadowObscured xmlns:a14="http://schemas.microsoft.com/office/drawing/2010/main"/>
                      </a:ext>
                    </a:extLst>
                  </pic:spPr>
                </pic:pic>
              </a:graphicData>
            </a:graphic>
          </wp:inline>
        </w:drawing>
      </w:r>
      <w:r w:rsidR="0067790D">
        <w:rPr>
          <w:noProof/>
        </w:rPr>
        <w:t xml:space="preserve"> </w:t>
      </w:r>
    </w:p>
    <w:p w14:paraId="5586F5BC" w14:textId="0E20664B" w:rsidR="0046080F" w:rsidRPr="00CD2395" w:rsidRDefault="00BF3BD1" w:rsidP="00CD2395">
      <w:pPr>
        <w:pStyle w:val="Descripcin"/>
        <w:jc w:val="center"/>
        <w:rPr>
          <w:sz w:val="18"/>
          <w:szCs w:val="16"/>
          <w:lang w:val="es-CO"/>
        </w:rPr>
      </w:pPr>
      <w:bookmarkStart w:id="10" w:name="_Ref107216134"/>
      <w:bookmarkStart w:id="11" w:name="_Ref107311399"/>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3</w:t>
      </w:r>
      <w:r w:rsidRPr="00CD2395">
        <w:rPr>
          <w:b/>
          <w:bCs/>
          <w:sz w:val="18"/>
          <w:szCs w:val="16"/>
          <w:lang w:val="es-CO"/>
        </w:rPr>
        <w:fldChar w:fldCharType="end"/>
      </w:r>
      <w:bookmarkEnd w:id="10"/>
      <w:r w:rsidRPr="00CD2395">
        <w:rPr>
          <w:b/>
          <w:bCs/>
          <w:sz w:val="18"/>
          <w:szCs w:val="16"/>
          <w:lang w:val="es-CO"/>
        </w:rPr>
        <w:t xml:space="preserve">. </w:t>
      </w:r>
      <w:r w:rsidRPr="00CD2395">
        <w:rPr>
          <w:sz w:val="18"/>
          <w:szCs w:val="16"/>
          <w:lang w:val="es-CO"/>
        </w:rPr>
        <w:t>Mapa</w:t>
      </w:r>
      <w:r w:rsidR="000B0943" w:rsidRPr="00CD2395">
        <w:rPr>
          <w:sz w:val="18"/>
          <w:szCs w:val="16"/>
          <w:lang w:val="es-CO"/>
        </w:rPr>
        <w:t>s</w:t>
      </w:r>
      <w:r w:rsidRPr="00CD2395">
        <w:rPr>
          <w:sz w:val="18"/>
          <w:szCs w:val="16"/>
          <w:lang w:val="es-CO"/>
        </w:rPr>
        <w:t xml:space="preserve"> de evolución de falla de pista exterior</w:t>
      </w:r>
      <w:r w:rsidR="000B0943" w:rsidRPr="00CD2395">
        <w:rPr>
          <w:sz w:val="18"/>
          <w:szCs w:val="16"/>
          <w:lang w:val="es-CO"/>
        </w:rPr>
        <w:t xml:space="preserve"> a régimen de 500 rpm.</w:t>
      </w:r>
      <w:bookmarkEnd w:id="11"/>
    </w:p>
    <w:p w14:paraId="290469BA" w14:textId="77777777" w:rsidR="0046080F" w:rsidRPr="00444EB8" w:rsidRDefault="0046080F" w:rsidP="008656EC"/>
    <w:p w14:paraId="0A59AE92" w14:textId="3B356ACE" w:rsidR="00A62BD7" w:rsidRDefault="005C1642" w:rsidP="001E2947">
      <w:bookmarkStart w:id="12" w:name="_Hlk107229121"/>
      <w:bookmarkStart w:id="13" w:name="_Hlk107223553"/>
      <w:r>
        <w:t>Esta caracterización del comportamiento de la falla puede ser implementada para relacionar futuros estados del equipo. Dado que, en</w:t>
      </w:r>
      <w:r w:rsidR="007E4856" w:rsidRPr="00444EB8">
        <w:t xml:space="preserve"> el análisis espectral</w:t>
      </w:r>
      <w:r w:rsidR="00A62BD7">
        <w:t xml:space="preserve"> la componente de </w:t>
      </w:r>
      <w:r w:rsidR="005E283B">
        <w:t>análisis</w:t>
      </w:r>
      <w:r w:rsidR="00A62BD7">
        <w:t xml:space="preserve"> es denotada por su </w:t>
      </w:r>
      <w:r w:rsidR="007E4856" w:rsidRPr="00444EB8">
        <w:t xml:space="preserve">frecuencia </w:t>
      </w:r>
      <w:r w:rsidR="005E283B">
        <w:t xml:space="preserve">de falla </w:t>
      </w:r>
      <w:r w:rsidR="007E4856" w:rsidRPr="00444EB8">
        <w:t>y la amplitud</w:t>
      </w:r>
      <w:r w:rsidR="00A62BD7">
        <w:t>.</w:t>
      </w:r>
      <w:r w:rsidR="005E283B">
        <w:t xml:space="preserve"> Estas corresponden a dos de las tres variables que caracterizan un mapa de evolución de falla. Por lo que, de relacionar las variables de frecuencia y amplitud de un espectro dado, se puede establecer una relación con el nivel de falla correspondiente.</w:t>
      </w:r>
    </w:p>
    <w:p w14:paraId="70364063" w14:textId="6C5109A7" w:rsidR="005E283B" w:rsidRDefault="005E283B" w:rsidP="001E2947"/>
    <w:bookmarkEnd w:id="12"/>
    <w:p w14:paraId="7443EBB8" w14:textId="069360B8" w:rsidR="005E283B" w:rsidRDefault="005E283B" w:rsidP="005E283B">
      <w:pPr>
        <w:pStyle w:val="Ttulo2"/>
      </w:pPr>
      <w:r>
        <w:t xml:space="preserve">Metodología </w:t>
      </w:r>
    </w:p>
    <w:p w14:paraId="1CE9CEA7" w14:textId="50A99563" w:rsidR="00C06618" w:rsidRDefault="00C06618" w:rsidP="001E2947"/>
    <w:bookmarkEnd w:id="13"/>
    <w:p w14:paraId="1A129984" w14:textId="5F540B9D" w:rsidR="00897AAE" w:rsidRPr="00886940" w:rsidRDefault="008A22FC" w:rsidP="007541F3">
      <w:r w:rsidRPr="009D53A3">
        <w:t>El desarrollo de la</w:t>
      </w:r>
      <w:r w:rsidR="00E77732" w:rsidRPr="009D53A3">
        <w:t xml:space="preserve"> metodolog</w:t>
      </w:r>
      <w:r w:rsidRPr="009D53A3">
        <w:t xml:space="preserve">ía propuesta </w:t>
      </w:r>
      <w:r w:rsidR="00886C69" w:rsidRPr="009D53A3">
        <w:t>está</w:t>
      </w:r>
      <w:r w:rsidRPr="009D53A3">
        <w:t xml:space="preserve"> </w:t>
      </w:r>
      <w:r w:rsidR="004C5971" w:rsidRPr="009D53A3">
        <w:t>estructurado</w:t>
      </w:r>
      <w:r w:rsidRPr="009D53A3">
        <w:t xml:space="preserve"> en seis fases</w:t>
      </w:r>
      <w:r w:rsidR="005E283B" w:rsidRPr="009D53A3">
        <w:t xml:space="preserve">, mismas que han sido </w:t>
      </w:r>
      <w:r w:rsidR="0073600E" w:rsidRPr="009D53A3">
        <w:t xml:space="preserve">ampliamente </w:t>
      </w:r>
      <w:r w:rsidR="005E283B" w:rsidRPr="009D53A3">
        <w:t xml:space="preserve">detalladas en </w:t>
      </w:r>
      <w:r w:rsidR="005E283B" w:rsidRPr="009D53A3">
        <w:fldChar w:fldCharType="begin"/>
      </w:r>
      <w:r w:rsidR="006E6C5B">
        <w:instrText xml:space="preserve"> ADDIN ZOTERO_ITEM CSL_CITATION {"citationID":"gIntvCoh","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005E283B" w:rsidRPr="009D53A3">
        <w:fldChar w:fldCharType="separate"/>
      </w:r>
      <w:r w:rsidR="006E6C5B" w:rsidRPr="006E6C5B">
        <w:rPr>
          <w:rFonts w:cs="Times New Roman"/>
        </w:rPr>
        <w:t>[14]</w:t>
      </w:r>
      <w:r w:rsidR="005E283B" w:rsidRPr="009D53A3">
        <w:fldChar w:fldCharType="end"/>
      </w:r>
      <w:r w:rsidRPr="009D53A3">
        <w:t xml:space="preserve">, </w:t>
      </w:r>
      <w:r w:rsidR="00897AAE" w:rsidRPr="009D53A3">
        <w:t xml:space="preserve">las cuales se describen </w:t>
      </w:r>
      <w:r w:rsidR="00A33E5F" w:rsidRPr="00886940">
        <w:t xml:space="preserve">a continuación. </w:t>
      </w:r>
    </w:p>
    <w:p w14:paraId="51437511" w14:textId="7DF2378E" w:rsidR="00372B3E" w:rsidRPr="00C36642" w:rsidRDefault="00372B3E" w:rsidP="00C26D5D">
      <w:pPr>
        <w:keepNext/>
        <w:jc w:val="center"/>
        <w:rPr>
          <w:highlight w:val="yellow"/>
        </w:rPr>
      </w:pPr>
    </w:p>
    <w:p w14:paraId="6763B564" w14:textId="38E80AA9" w:rsidR="00956CEC" w:rsidRDefault="00956CEC" w:rsidP="00BA7A07">
      <w:pPr>
        <w:pStyle w:val="Ttulo3"/>
      </w:pPr>
      <w:r>
        <w:t>Adquisici</w:t>
      </w:r>
      <w:r w:rsidR="00C02C4A">
        <w:t>ó</w:t>
      </w:r>
      <w:r>
        <w:t>n de datos</w:t>
      </w:r>
    </w:p>
    <w:p w14:paraId="610FF721" w14:textId="3C88A34D" w:rsidR="00897AAE" w:rsidRDefault="00897AAE" w:rsidP="002E2C39"/>
    <w:p w14:paraId="402E9F74" w14:textId="7F55414A" w:rsidR="007C5BAC" w:rsidRDefault="007C5BAC" w:rsidP="00327555">
      <w:r>
        <w:lastRenderedPageBreak/>
        <w:t>Esta</w:t>
      </w:r>
      <w:r w:rsidR="00327555">
        <w:t xml:space="preserve"> fase </w:t>
      </w:r>
      <w:r>
        <w:t>contempla el conocimiento del comportamiento del equipo en estudio. Por lo cual, surge la necesidad de contar con registros de vibración que describan su comportamiento</w:t>
      </w:r>
      <w:r w:rsidR="000D7483">
        <w:t xml:space="preserve"> del equipo</w:t>
      </w:r>
      <w:r>
        <w:t xml:space="preserve"> a lo largo del tiempo. Estos a su vez permiten la construcción de los respectivos mapas de evolución de falla. En este escenario, se enfatiza la importancia de considerar el nivel de falla hasta el cual se pretende evaluar futuros registros.</w:t>
      </w:r>
    </w:p>
    <w:p w14:paraId="1A4F68C2" w14:textId="7941204B" w:rsidR="00327555" w:rsidRDefault="00327555" w:rsidP="002E2C39"/>
    <w:p w14:paraId="5EB5A4BD" w14:textId="101A9027" w:rsidR="00327555" w:rsidRDefault="00A810E8" w:rsidP="00BA7A07">
      <w:pPr>
        <w:pStyle w:val="Ttulo3"/>
      </w:pPr>
      <w:r>
        <w:t>D</w:t>
      </w:r>
      <w:r w:rsidR="00327555">
        <w:t>eterminaci</w:t>
      </w:r>
      <w:r>
        <w:t>ó</w:t>
      </w:r>
      <w:r w:rsidR="00327555">
        <w:t>n de muestras representativas</w:t>
      </w:r>
    </w:p>
    <w:p w14:paraId="5280D535" w14:textId="1A3F5992" w:rsidR="00327555" w:rsidRDefault="00327555" w:rsidP="002E2C39"/>
    <w:p w14:paraId="3B3B2C80" w14:textId="3DE69B0A" w:rsidR="00C237F6" w:rsidRDefault="002702CD" w:rsidP="002702CD">
      <w:r>
        <w:t xml:space="preserve">La selección de las muestras representativas conlleva la normalización de estas. Lo que se busca es </w:t>
      </w:r>
      <w:r w:rsidR="00540268">
        <w:t xml:space="preserve">asegurar que las muestras de los registros </w:t>
      </w:r>
      <w:r w:rsidR="000D7483">
        <w:t>empleadas en la construcción d</w:t>
      </w:r>
      <w:r w:rsidR="00540268">
        <w:t>el mapa de evoluci</w:t>
      </w:r>
      <w:r w:rsidR="003A7939">
        <w:t>ó</w:t>
      </w:r>
      <w:r w:rsidR="00540268">
        <w:t>n de falla y el registro que se pretende diagnosticar, posean</w:t>
      </w:r>
      <w:r w:rsidR="00C237F6">
        <w:t>:</w:t>
      </w:r>
    </w:p>
    <w:p w14:paraId="52D6A241" w14:textId="77777777" w:rsidR="000D7483" w:rsidRDefault="000D7483" w:rsidP="002702CD"/>
    <w:p w14:paraId="2F96DBAA" w14:textId="47FCB5F5" w:rsidR="00C237F6" w:rsidRDefault="00C237F6" w:rsidP="00C237F6">
      <w:pPr>
        <w:pStyle w:val="Prrafodelista"/>
        <w:numPr>
          <w:ilvl w:val="0"/>
          <w:numId w:val="24"/>
        </w:numPr>
      </w:pPr>
      <w:r>
        <w:t>V</w:t>
      </w:r>
      <w:r w:rsidR="00540268">
        <w:t>elocidad de giro constante</w:t>
      </w:r>
      <w:r w:rsidR="00EE3CC0">
        <w:t xml:space="preserve">, </w:t>
      </w:r>
    </w:p>
    <w:p w14:paraId="1B0E34F1" w14:textId="77777777" w:rsidR="005F6A43" w:rsidRDefault="00C237F6" w:rsidP="00C237F6">
      <w:pPr>
        <w:pStyle w:val="Prrafodelista"/>
        <w:numPr>
          <w:ilvl w:val="0"/>
          <w:numId w:val="24"/>
        </w:numPr>
      </w:pPr>
      <w:r>
        <w:t>Homogenizaci</w:t>
      </w:r>
      <w:r w:rsidR="00EE3CC0">
        <w:t>ó</w:t>
      </w:r>
      <w:r>
        <w:t>n de frecuencia de falla</w:t>
      </w:r>
      <w:r w:rsidR="005F6A43">
        <w:t>, y</w:t>
      </w:r>
    </w:p>
    <w:p w14:paraId="7EB16B0F" w14:textId="46CDE928" w:rsidR="00C237F6" w:rsidRDefault="005F6A43" w:rsidP="00C237F6">
      <w:pPr>
        <w:pStyle w:val="Prrafodelista"/>
        <w:numPr>
          <w:ilvl w:val="0"/>
          <w:numId w:val="24"/>
        </w:numPr>
      </w:pPr>
      <w:r>
        <w:t>Misma resolución en frecuencia</w:t>
      </w:r>
      <w:r w:rsidR="0036586A">
        <w:t xml:space="preserve"> o longitud del registro</w:t>
      </w:r>
      <w:r w:rsidR="002D463A">
        <w:t>.</w:t>
      </w:r>
    </w:p>
    <w:p w14:paraId="744EFE9D" w14:textId="77777777" w:rsidR="002702CD" w:rsidRDefault="002702CD" w:rsidP="00C237F6"/>
    <w:p w14:paraId="7623962E" w14:textId="1ACA5A0B" w:rsidR="00B639D9" w:rsidRDefault="002702CD" w:rsidP="002702CD">
      <w:r>
        <w:t xml:space="preserve">El principal objetivo es </w:t>
      </w:r>
      <w:r w:rsidR="008121B7" w:rsidRPr="008121B7">
        <w:t>eliminar desfases en frecuencia y variaciones en la fuerza de impacto</w:t>
      </w:r>
      <w:r w:rsidR="0036586A">
        <w:t xml:space="preserve"> </w:t>
      </w:r>
      <w:r w:rsidR="0036586A">
        <w:fldChar w:fldCharType="begin"/>
      </w:r>
      <w:r w:rsidR="006E6C5B">
        <w:instrText xml:space="preserve"> ADDIN ZOTERO_ITEM CSL_CITATION {"citationID":"dMq6XNqL","properties":{"formattedCitation":"[21]","plainCitation":"[21]","noteIndex":0},"citationItems":[{"id":285,"uris":["http://zotero.org/users/2130202/items/5ANIYBJQ"],"itemData":{"id":285,"type":"article-journal","abstract":"Rolling-element bearings are among the most used elements in industrial machinery, thus an early detection of a defect in these components is necessary to avoid major machine failures. Vibration analysis is a widely used condition monitoring technique for high-speed rotating machinery. Using the information contained in the vibration signals, an automatic method for bearing fault detection and diagnosis is presented in this work. Initially, a one-class ν-SVM is used to discriminate between normal and faulty conditions. In order to build a model of normal operation regime, only data extracted under normal conditions is used. Band-pass filters and Hilbert Transform are then used sequentially to obtain the envelope spectrum of the original raw signal that will finally be used to identify the location of the problem. In order to check the performance of the method, two different data sets are used: (a) real data from a laboratory test-to-failure experiment and (b) data obtained from a fault-seeded bearing test. The results showed that the method was able not only to detect the failure in an incipient stage but also to identify the location of the defect and qualitatively assess its evolution over time.","container-title":"Computers &amp; Industrial Engineering","DOI":"10.1016/j.cie.2012.10.013","ISSN":"0360-8352","issue":"1","journalAbbreviation":"Computers &amp; Industrial Engineering","language":"en","page":"357-365","source":"ScienceDirect","title":"Automatic bearing fault diagnosis based on one-class ν-SVM","volume":"64","author":[{"family":"Fernández-Francos","given":"Diego"},{"family":"Martínez-Rego","given":"David"},{"family":"Fontenla-Romero","given":"Oscar"},{"family":"Alonso-Betanzos","given":"Amparo"}],"issued":{"date-parts":[["2013",1,1]]}}}],"schema":"https://github.com/citation-style-language/schema/raw/master/csl-citation.json"} </w:instrText>
      </w:r>
      <w:r w:rsidR="0036586A">
        <w:fldChar w:fldCharType="separate"/>
      </w:r>
      <w:r w:rsidR="006E6C5B" w:rsidRPr="006E6C5B">
        <w:rPr>
          <w:rFonts w:cs="Times New Roman"/>
        </w:rPr>
        <w:t>[21]</w:t>
      </w:r>
      <w:r w:rsidR="0036586A">
        <w:fldChar w:fldCharType="end"/>
      </w:r>
      <w:r>
        <w:t>, además de reducir la incertidumbre en la identificación de la frecuencia de falla</w:t>
      </w:r>
      <w:r w:rsidR="0036586A">
        <w:t xml:space="preserve"> </w:t>
      </w:r>
      <w:r w:rsidR="0036586A">
        <w:fldChar w:fldCharType="begin"/>
      </w:r>
      <w:r w:rsidR="006E6C5B">
        <w:instrText xml:space="preserve"> ADDIN ZOTERO_ITEM CSL_CITATION {"citationID":"zMG7AmD7","properties":{"formattedCitation":"[22]","plainCitation":"[22]","noteIndex":0},"citationItems":[{"id":4,"uris":["http://zotero.org/users/2130202/items/A4SCS9IZ"],"itemData":{"id":4,"type":"article-journal","abstract":"Vibration-based rolling element bearing diagnostics is a very well-developed field, yet researchers continue to develop new diagnostic algorithms quite frequently. Over the last decade, data from the Case Western Reserve University (CWRU) Bearing Data Center has become a standard reference used to test these algorithms, yet without any recognised benchmark it is difficult to properly assess the performance of any proposed diagnostic methods. There is, then, a clear need to examine the data thoroughly and to categorise it appropriately, and this paper intends to fulfil that objective. To do so, three established diagnostic techniques are applied to the entire CWRU data set, and the diagnostic outcomes are provided and discussed in detail. Recommendations are given as to how the data might best be used, and also on how any future benchmark data should be generated. Though intended primarily as a benchmark to aid in testing new diagnostic algorithms, it is also hoped that much of the discussion will have broader applicability to other bearing diagnostics cases.","container-title":"Mechanical Systems and Signal Processing","DOI":"10.1016/j.ymssp.2015.04.021","ISSN":"08883270","language":"en","page":"100-131","source":"Crossref","title":"Rolling element bearing diagnostics using the Case Western Reserve University data: A benchmark study","title-short":"Rolling element bearing diagnostics using the Case Western Reserve University data","volume":"64-65","author":[{"family":"Smith","given":"Wade A."},{"family":"Randall","given":"Robert B."}],"issued":{"date-parts":[["2015",12]]}}}],"schema":"https://github.com/citation-style-language/schema/raw/master/csl-citation.json"} </w:instrText>
      </w:r>
      <w:r w:rsidR="0036586A">
        <w:fldChar w:fldCharType="separate"/>
      </w:r>
      <w:r w:rsidR="006E6C5B" w:rsidRPr="006E6C5B">
        <w:rPr>
          <w:rFonts w:cs="Times New Roman"/>
        </w:rPr>
        <w:t>[22]</w:t>
      </w:r>
      <w:r w:rsidR="0036586A">
        <w:fldChar w:fldCharType="end"/>
      </w:r>
      <w:r>
        <w:t>.</w:t>
      </w:r>
    </w:p>
    <w:p w14:paraId="0BD6E6C0" w14:textId="77777777" w:rsidR="00327555" w:rsidRDefault="00327555" w:rsidP="002E2C39"/>
    <w:p w14:paraId="401B3A43" w14:textId="5852B513" w:rsidR="00327555" w:rsidRDefault="00886C69" w:rsidP="00BA7A07">
      <w:pPr>
        <w:pStyle w:val="Ttulo3"/>
      </w:pPr>
      <w:r>
        <w:t>Preprocesamiento</w:t>
      </w:r>
      <w:r w:rsidR="00A810E8">
        <w:t xml:space="preserve"> de Datos</w:t>
      </w:r>
    </w:p>
    <w:p w14:paraId="1A83748E" w14:textId="77777777" w:rsidR="00327555" w:rsidRDefault="00327555" w:rsidP="002E2C39"/>
    <w:p w14:paraId="5AAE5D00" w14:textId="223C0DF7" w:rsidR="007E1B0C" w:rsidRDefault="0014381C" w:rsidP="002E2C39">
      <w:r w:rsidRPr="00D700AC">
        <w:t>E</w:t>
      </w:r>
      <w:r w:rsidR="00D700AC" w:rsidRPr="00D700AC">
        <w:t xml:space="preserve">ste estudio utiliza la técnica de “Análisis de Envolvente”, </w:t>
      </w:r>
      <w:r w:rsidR="00775254">
        <w:t>para</w:t>
      </w:r>
      <w:r w:rsidR="00D700AC" w:rsidRPr="00D700AC">
        <w:t xml:space="preserve"> detectar zonas resonantes </w:t>
      </w:r>
      <w:r w:rsidR="00775254">
        <w:t xml:space="preserve">proveniente de los componentes del rodamiento </w:t>
      </w:r>
      <w:r w:rsidR="00775254">
        <w:fldChar w:fldCharType="begin"/>
      </w:r>
      <w:r w:rsidR="006E6C5B">
        <w:instrText xml:space="preserve"> ADDIN ZOTERO_ITEM CSL_CITATION {"citationID":"NhtZF6P8","properties":{"formattedCitation":"[17,23]","plainCitation":"[17,23]","noteIndex":0},"citationItems":[{"id":129,"uris":["http://zotero.org/users/2130202/items/RM5EU4C3"],"itemData":{"id":129,"type":"article-journal","abstract":"Rolling element bearings are very critical components of rotating machines and the presence of defects in the bearing may lead to failure of machines. Hence, early identification of such defects along with the severity of damage under operating condition of the bearing may avoid malfunctioning and breakdown of machines. Defective bearings are source of vibration and these vibration signals can be used to assess the faulty bearings. This article presents the brief review of recent trends in research on bearing defects, sources of vibration and vibration measurement techniques in time domain, frequency domain and time frequency domain.","container-title":"Materials Today: Proceedings","DOI":"10.1016/j.matpr.2017.02.054","ISSN":"22147853","issue":"2","journalAbbreviation":"Materials Today: Proceedings","language":"en","page":"2085-2094","source":"DOI.org (Crossref)","title":"Fault detection analysis in rolling element bearing: A review","title-short":"Fault detection analysis in rolling element bearing","volume":"4","author":[{"family":"Gupta","given":"Pankaj"},{"family":"Pradhan","given":"M.K"}],"issued":{"date-parts":[["2017"]]}}},{"id":123,"uris":["http://zotero.org/users/2130202/items/U2N5TZYG"],"itemData":{"id":123,"type":"article-journal","container-title":"Mechanical Systems and Signal Processing","DOI":"10.1006/mssp.2001.1462","ISSN":"08883270","issue":"2","journalAbbreviation":"Mechanical Systems and Signal Processing","language":"en","page":"317-328","source":"DOI.org (Crossref)","title":"Artificial neural network based fault diagnostics of rolling element bearings using time-domain features","volume":"17","author":[{"family":"Samanta","given":"B."},{"family":"Al-Balushi","given":"K.R."}],"issued":{"date-parts":[["2003",3]]}}}],"schema":"https://github.com/citation-style-language/schema/raw/master/csl-citation.json"} </w:instrText>
      </w:r>
      <w:r w:rsidR="00775254">
        <w:fldChar w:fldCharType="separate"/>
      </w:r>
      <w:r w:rsidR="006E6C5B" w:rsidRPr="006E6C5B">
        <w:rPr>
          <w:rFonts w:cs="Times New Roman"/>
        </w:rPr>
        <w:t>[17,23]</w:t>
      </w:r>
      <w:r w:rsidR="00775254">
        <w:fldChar w:fldCharType="end"/>
      </w:r>
      <w:r w:rsidR="00775254">
        <w:t xml:space="preserve">. </w:t>
      </w:r>
      <w:r w:rsidR="007E1B0C">
        <w:t>La aplicación de esta técnica de an</w:t>
      </w:r>
      <w:r w:rsidR="00ED156E">
        <w:t>á</w:t>
      </w:r>
      <w:r w:rsidR="007E1B0C">
        <w:t>lisis comprende</w:t>
      </w:r>
      <w:r w:rsidR="00A11644">
        <w:t>:</w:t>
      </w:r>
    </w:p>
    <w:p w14:paraId="5FBDD686" w14:textId="77777777" w:rsidR="001F3503" w:rsidRDefault="001F3503" w:rsidP="002E2C39"/>
    <w:p w14:paraId="2E0F9B22" w14:textId="7E9DB9F5" w:rsidR="00A11644" w:rsidRDefault="00A11644" w:rsidP="00A11644">
      <w:pPr>
        <w:pStyle w:val="Prrafodelista"/>
        <w:numPr>
          <w:ilvl w:val="0"/>
          <w:numId w:val="25"/>
        </w:numPr>
      </w:pPr>
      <w:r>
        <w:t>Selección de la banda de frecuencia,</w:t>
      </w:r>
    </w:p>
    <w:p w14:paraId="78E946BC" w14:textId="4E47C9EC" w:rsidR="00A11644" w:rsidRDefault="00A11644" w:rsidP="00A11644">
      <w:pPr>
        <w:pStyle w:val="Prrafodelista"/>
        <w:numPr>
          <w:ilvl w:val="0"/>
          <w:numId w:val="25"/>
        </w:numPr>
      </w:pPr>
      <w:r>
        <w:t>Filtrado de la señal,</w:t>
      </w:r>
    </w:p>
    <w:p w14:paraId="1A2B0CDC" w14:textId="2173F5EA" w:rsidR="00A11644" w:rsidRDefault="00A11644" w:rsidP="00A11644">
      <w:pPr>
        <w:pStyle w:val="Prrafodelista"/>
        <w:numPr>
          <w:ilvl w:val="0"/>
          <w:numId w:val="25"/>
        </w:numPr>
      </w:pPr>
      <w:r>
        <w:t xml:space="preserve">Extracción de la señal envolvente (mediante la Transformada de Hilbert), y </w:t>
      </w:r>
    </w:p>
    <w:p w14:paraId="52E08262" w14:textId="3C0F56E1" w:rsidR="00A11644" w:rsidRDefault="00A11644" w:rsidP="00A11644">
      <w:pPr>
        <w:pStyle w:val="Prrafodelista"/>
        <w:numPr>
          <w:ilvl w:val="0"/>
          <w:numId w:val="25"/>
        </w:numPr>
      </w:pPr>
      <w:r>
        <w:t>Construcción del Espectro de Envolvente.</w:t>
      </w:r>
    </w:p>
    <w:p w14:paraId="595EBA7E" w14:textId="77777777" w:rsidR="001F3503" w:rsidRDefault="001F3503" w:rsidP="00A11644"/>
    <w:p w14:paraId="7A938325" w14:textId="3EE1F6D4" w:rsidR="00A11644" w:rsidRDefault="00775254" w:rsidP="00A11644">
      <w:r>
        <w:t>Es conocida la</w:t>
      </w:r>
      <w:r w:rsidR="00ED156E">
        <w:t xml:space="preserve"> importancia de identificar la banda de frecu</w:t>
      </w:r>
      <w:r w:rsidR="00C138C2">
        <w:t>en</w:t>
      </w:r>
      <w:r w:rsidR="00ED156E">
        <w:t>cia con mayor información sobre el estado de un rodam</w:t>
      </w:r>
      <w:r w:rsidR="00775E7E">
        <w:t>ie</w:t>
      </w:r>
      <w:r w:rsidR="00ED156E">
        <w:t xml:space="preserve">nto </w:t>
      </w:r>
      <w:r w:rsidR="00ED156E">
        <w:fldChar w:fldCharType="begin"/>
      </w:r>
      <w:r w:rsidR="006E6C5B">
        <w:instrText xml:space="preserve"> ADDIN ZOTERO_ITEM CSL_CITATION {"citationID":"tBCNkC3a","properties":{"formattedCitation":"[3,24]","plainCitation":"[3,24]","noteIndex":0},"citationItems":[{"id":159,"uris":["http://zotero.org/users/2130202/items/Q72TR7QT"],"itemData":{"id":159,"type":"article-journal","abstract":"Empirical wavelet transform (EWT) is an adaptive wavelet based analysis which can be used to extract useful amplitude modulated-frequency modulated (AM-FM) mono components from a bearing vibration signal. However, the pre-requisite segmentation method on the Fourier support of a signal without a rigorous theoretical principle has limited the application of EWT in bearing fault diagnosis. To overcome this difﬁculty, an adaptive frequency band selection technique utilizing the Harmonic Signiﬁcance Index (HSI) and Particle Swarm Optimization (PSO) is proposed in this paper. In this approach, HSI is employed as the ﬁtness value of PSO to quantify the fault information contained in various frequency bands, and the optimal parameters (i.e., the lower cutoff frequency and the bandwidth) of the most sensitive frequency band (i.e., the band having the largest HSI value) identiﬁed by the PSO are then used in EWT to bandpass ﬁlter the original signal to extract the fault related AM-FM mono component. Results from the case studies presented in this work conﬁrm the effectiveness of the proposed technique for bearing fault diagnosis. The proposed technique is particularly useful for situations where a bearing defect signal is contaminated by strong non-Gaussian noise such as random impacts from other mechanical components.","container-title":"Measurement","DOI":"10.1016/j.measurement.2018.10.086","ISSN":"02632241","journalAbbreviation":"Measurement","language":"en","page":"375-384","source":"DOI.org (Crossref)","title":"An adaptive sensitive frequency band selection method for empirical wavelet transform and its application in bearing fault diagnosis","volume":"134","author":[{"family":"Yu","given":"Kun"},{"family":"Lin","given":"Tian Ran"},{"family":"Tan","given":"Jiwen"},{"family":"Ma","given":"Hui"}],"issued":{"date-parts":[["2019",2]]}}},{"id":500,"uris":["http://zotero.org/users/2130202/items/MRH2XZPU"],"itemData":{"id":500,"type":"article-journal","abstract":"Frequency band selection (FBS) in rotating machinery fault diagnosis aims to recognize frequency band location including a fault transient out of a full band spectrum, and thus fault diagnosis can suppress noise influence from other frequency components. Impulsiveness and cyclostationarity have been recently recognized as two distinctive signatures of a transient. Thus, many studies have focused on developing quantification metrics of the two signatures and using them as indicators to guide FBS. However, most previous studies almost ignore another aspect of FBS, i.e. health reference, which significantly affect FBS performance. To address this issue, this paper investigates importance of a health reference and recognize it as the third critical aspect in FBS. With help of the health reference, the frequency band where the fault transient exists could be located. A novel approach based on classification is proposed to integrate all three aspects (impulsiveness, cyclostationarity, and health reference) for FBS. Classification accuracy is developed as a novel indicator to select the most sensitive frequency band for rotating machinery fault diagnosis. The proposed method (coined by accugram) has been validated on benchmark and experiment datasets. Comparison results show its effectiveness and robustness over conventional envelope analysis, the kurtogram, and the infogram.","container-title":"ISA Transactions","DOI":"10.1016/j.isatra.2019.05.007","ISSN":"00190578","journalAbbreviation":"ISA Transactions","language":"en","page":"346-357","source":"DOI.org (Crossref)","title":"ACCUGRAM: A novel approach based on classification to frequency band selection for rotating machinery fault diagnosis","title-short":"ACCUGRAM","volume":"95","author":[{"family":"Liu","given":"Zhiliang"},{"family":"Jin","given":"Yaqiang"},{"family":"Zuo","given":"Ming J."},{"family":"Peng","given":"Dandan"}],"issued":{"date-parts":[["2019",12]]}}}],"schema":"https://github.com/citation-style-language/schema/raw/master/csl-citation.json"} </w:instrText>
      </w:r>
      <w:r w:rsidR="00ED156E">
        <w:fldChar w:fldCharType="separate"/>
      </w:r>
      <w:r w:rsidR="006E6C5B" w:rsidRPr="006E6C5B">
        <w:rPr>
          <w:rFonts w:cs="Times New Roman"/>
        </w:rPr>
        <w:t>[3,24]</w:t>
      </w:r>
      <w:r w:rsidR="00ED156E">
        <w:fldChar w:fldCharType="end"/>
      </w:r>
      <w:r w:rsidR="00ED156E">
        <w:t>.</w:t>
      </w:r>
      <w:r w:rsidR="00775E7E">
        <w:t xml:space="preserve"> Sin embargo, en </w:t>
      </w:r>
      <w:r w:rsidR="0075639A" w:rsidRPr="00444EB8">
        <w:fldChar w:fldCharType="begin"/>
      </w:r>
      <w:r w:rsidR="006E6C5B">
        <w:instrText xml:space="preserve"> ADDIN ZOTERO_ITEM CSL_CITATION {"citationID":"jKXFEpgq","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0075639A" w:rsidRPr="00444EB8">
        <w:fldChar w:fldCharType="separate"/>
      </w:r>
      <w:r w:rsidR="006E6C5B" w:rsidRPr="006E6C5B">
        <w:rPr>
          <w:rFonts w:cs="Times New Roman"/>
        </w:rPr>
        <w:t>[14]</w:t>
      </w:r>
      <w:r w:rsidR="0075639A" w:rsidRPr="00444EB8">
        <w:fldChar w:fldCharType="end"/>
      </w:r>
      <w:r>
        <w:t xml:space="preserve"> </w:t>
      </w:r>
      <w:r w:rsidR="00775E7E">
        <w:t>considera</w:t>
      </w:r>
      <w:r>
        <w:t>n</w:t>
      </w:r>
      <w:r w:rsidR="00775E7E">
        <w:t xml:space="preserve"> una banda de filtrado constante de</w:t>
      </w:r>
      <w:r w:rsidR="00C138C2" w:rsidRPr="00C138C2">
        <w:t xml:space="preserve"> 1.8</w:t>
      </w:r>
      <w:r w:rsidR="00FE6353">
        <w:t xml:space="preserve"> </w:t>
      </w:r>
      <w:r w:rsidR="00C138C2" w:rsidRPr="00C138C2">
        <w:t>–</w:t>
      </w:r>
      <w:r w:rsidR="00FE6353">
        <w:t xml:space="preserve"> </w:t>
      </w:r>
      <w:r w:rsidR="00C138C2" w:rsidRPr="00C138C2">
        <w:t>6.1</w:t>
      </w:r>
      <w:r w:rsidR="00C138C2">
        <w:t xml:space="preserve"> kHz</w:t>
      </w:r>
      <w:r w:rsidR="00C138C2" w:rsidRPr="00C138C2">
        <w:t>;</w:t>
      </w:r>
      <w:r w:rsidR="00775E7E">
        <w:t xml:space="preserve"> </w:t>
      </w:r>
      <w:r w:rsidR="00C138C2">
        <w:t>esto con el objetivo de evitar atenuaciones en la señal por cambios e</w:t>
      </w:r>
      <w:r>
        <w:t>n</w:t>
      </w:r>
      <w:r w:rsidR="00C138C2">
        <w:t xml:space="preserve"> la selección de la banda de filtrado.</w:t>
      </w:r>
    </w:p>
    <w:p w14:paraId="2932D3F4" w14:textId="1DFA0D23" w:rsidR="000D7483" w:rsidRDefault="000D7483" w:rsidP="00A11644"/>
    <w:p w14:paraId="1CD6B4DC" w14:textId="19149E0F" w:rsidR="000D7483" w:rsidRDefault="000D7483" w:rsidP="00A11644">
      <w:r>
        <w:t>Cabe recalcar que, la aplicación de esta etapa de preprocesamiento de datos es aplicada tanto a los registros que conforman el mapa de evolución de falla, como a los futuros registros que se deseen diagnosticar.</w:t>
      </w:r>
    </w:p>
    <w:p w14:paraId="13B890BB" w14:textId="77777777" w:rsidR="00A810E8" w:rsidRDefault="00A810E8" w:rsidP="002E2C39"/>
    <w:p w14:paraId="25134B62" w14:textId="7679FABB" w:rsidR="00A810E8" w:rsidRDefault="00A810E8" w:rsidP="00BA7A07">
      <w:pPr>
        <w:pStyle w:val="Ttulo3"/>
      </w:pPr>
      <w:r>
        <w:t>Construcción del mapa de evolución de falla</w:t>
      </w:r>
    </w:p>
    <w:p w14:paraId="25EBCE3E" w14:textId="00E1C86D" w:rsidR="00A810E8" w:rsidRDefault="00A810E8" w:rsidP="002E2C39"/>
    <w:p w14:paraId="70D2A143" w14:textId="4028E0BC" w:rsidR="006920C5" w:rsidRDefault="006920C5" w:rsidP="00BA7A07">
      <w:r>
        <w:t>En la construcción de mapas de evolución de falla existen tres par</w:t>
      </w:r>
      <w:r w:rsidR="009B5BB0">
        <w:t>á</w:t>
      </w:r>
      <w:r>
        <w:t xml:space="preserve">metros claves a considerar, </w:t>
      </w:r>
      <w:r w:rsidR="00BA7A07">
        <w:t xml:space="preserve">como lo es </w:t>
      </w:r>
      <w:r w:rsidR="00BA7A07">
        <w:t xml:space="preserve">el límite inferior, límite superior </w:t>
      </w:r>
      <w:r w:rsidR="0075639A">
        <w:t>e</w:t>
      </w:r>
      <w:r w:rsidR="00BA7A07">
        <w:t xml:space="preserve"> intervalo de contorno.</w:t>
      </w:r>
    </w:p>
    <w:p w14:paraId="7B425559" w14:textId="77777777" w:rsidR="00C14EEC" w:rsidRDefault="00C14EEC" w:rsidP="00BA7A07"/>
    <w:p w14:paraId="12C1183A" w14:textId="56018187" w:rsidR="0075639A" w:rsidRDefault="00C14EEC" w:rsidP="005F7F88">
      <w:r>
        <w:t xml:space="preserve">El límite inferior o </w:t>
      </w:r>
      <w:r w:rsidRPr="00AD0D2C">
        <w:rPr>
          <w:i/>
          <w:iCs/>
        </w:rPr>
        <w:t>Umbral</w:t>
      </w:r>
      <w:r w:rsidR="00041FFA">
        <w:rPr>
          <w:i/>
          <w:iCs/>
        </w:rPr>
        <w:t xml:space="preserve"> </w:t>
      </w:r>
      <m:oMath>
        <m:r>
          <w:rPr>
            <w:rFonts w:ascii="Cambria Math" w:hAnsi="Cambria Math"/>
          </w:rPr>
          <m:t>(</m:t>
        </m:r>
        <m:r>
          <w:rPr>
            <w:rFonts w:ascii="Cambria Math" w:hAnsi="Cambria Math"/>
            <w:color w:val="000000" w:themeColor="text1"/>
            <w:sz w:val="18"/>
            <w:szCs w:val="18"/>
          </w:rPr>
          <m:t>U)</m:t>
        </m:r>
      </m:oMath>
      <w:r>
        <w:rPr>
          <w:i/>
          <w:iCs/>
        </w:rPr>
        <w:t xml:space="preserve"> </w:t>
      </w:r>
      <w:r>
        <w:t>representa el valor sobre el cual una amplitud dada es considerada significativa, y corresponde al valor de la primera isolínea.</w:t>
      </w:r>
      <w:r w:rsidR="000E657C">
        <w:t xml:space="preserve"> </w:t>
      </w:r>
      <w:r w:rsidR="0075639A">
        <w:t>Por tal motivo</w:t>
      </w:r>
      <w:r w:rsidR="000E657C">
        <w:t>, se considera que este valor debe adaptarse al comportamiento del registro en estudio</w:t>
      </w:r>
      <w:r w:rsidR="00A4076C">
        <w:t>.</w:t>
      </w:r>
      <w:r w:rsidR="0075639A">
        <w:t xml:space="preserve"> </w:t>
      </w:r>
      <w:r>
        <w:t>Para lo cual</w:t>
      </w:r>
      <w:r w:rsidR="005F7F88">
        <w:t>, s</w:t>
      </w:r>
      <w:r>
        <w:t>e identifica los picos (</w:t>
      </w:r>
      <m:oMath>
        <m:sSub>
          <m:sSubPr>
            <m:ctrlPr>
              <w:rPr>
                <w:rFonts w:ascii="Cambria Math" w:hAnsi="Cambria Math"/>
              </w:rPr>
            </m:ctrlPr>
          </m:sSubPr>
          <m:e>
            <m:r>
              <w:rPr>
                <w:rFonts w:ascii="Cambria Math" w:hAnsi="Cambria Math"/>
              </w:rPr>
              <m:t>P</m:t>
            </m:r>
          </m:e>
          <m:sub>
            <m:r>
              <w:rPr>
                <w:rFonts w:ascii="Cambria Math" w:hAnsi="Cambria Math"/>
              </w:rPr>
              <m:t>e</m:t>
            </m:r>
          </m:sub>
        </m:sSub>
      </m:oMath>
      <w:r>
        <w:t>) de la muestra</w:t>
      </w:r>
      <w:r w:rsidR="006C5F3B">
        <w:t xml:space="preserve"> de longitud </w:t>
      </w:r>
      <m:oMath>
        <m:r>
          <w:rPr>
            <w:rFonts w:ascii="Cambria Math" w:hAnsi="Cambria Math"/>
            <w:color w:val="000000" w:themeColor="text1"/>
            <w:sz w:val="18"/>
            <w:szCs w:val="18"/>
          </w:rPr>
          <m:t>N</m:t>
        </m:r>
      </m:oMath>
      <w:r>
        <w:t>, cuya amplitud supera la media de la señal (</w:t>
      </w:r>
      <m:oMath>
        <m:r>
          <w:rPr>
            <w:rFonts w:ascii="Cambria Math" w:hAnsi="Cambria Math"/>
          </w:rPr>
          <m:t>x</m:t>
        </m:r>
      </m:oMath>
      <w:r>
        <w:t>)</w:t>
      </w:r>
      <w:r w:rsidR="00F049B8">
        <w:t xml:space="preserve">, como se observa en la ecuación </w:t>
      </w:r>
      <w:r w:rsidR="00C47A26">
        <w:fldChar w:fldCharType="begin"/>
      </w:r>
      <w:r w:rsidR="00C47A26">
        <w:instrText xml:space="preserve"> REF _Ref109895458 \h </w:instrText>
      </w:r>
      <w:r w:rsidR="00C47A26">
        <w:fldChar w:fldCharType="separate"/>
      </w:r>
      <w:r w:rsidR="003F100C" w:rsidRPr="00E31647">
        <w:rPr>
          <w:sz w:val="18"/>
          <w:szCs w:val="16"/>
        </w:rPr>
        <w:t>(</w:t>
      </w:r>
      <w:r w:rsidR="003F100C">
        <w:rPr>
          <w:noProof/>
          <w:sz w:val="18"/>
          <w:szCs w:val="16"/>
        </w:rPr>
        <w:t>1</w:t>
      </w:r>
      <w:r w:rsidR="003F100C" w:rsidRPr="00E31647">
        <w:rPr>
          <w:sz w:val="18"/>
          <w:szCs w:val="16"/>
        </w:rPr>
        <w:t>)</w:t>
      </w:r>
      <w:r w:rsidR="00C47A26">
        <w:fldChar w:fldCharType="end"/>
      </w:r>
      <w:r w:rsidR="00C47A26">
        <w:t>.</w:t>
      </w:r>
    </w:p>
    <w:p w14:paraId="6D831199" w14:textId="52050C62" w:rsidR="005113CC" w:rsidRDefault="005113CC" w:rsidP="006A4960"/>
    <w:tbl>
      <w:tblPr>
        <w:tblStyle w:val="Tablaconcuadrcula"/>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
        <w:gridCol w:w="3509"/>
        <w:gridCol w:w="526"/>
      </w:tblGrid>
      <w:tr w:rsidR="006A4960" w14:paraId="7F2F07C7" w14:textId="77777777" w:rsidTr="00FB6DE1">
        <w:trPr>
          <w:trHeight w:val="248"/>
        </w:trPr>
        <w:tc>
          <w:tcPr>
            <w:tcW w:w="400" w:type="pct"/>
            <w:vAlign w:val="center"/>
          </w:tcPr>
          <w:p w14:paraId="09B274FA" w14:textId="77777777" w:rsidR="006A4960" w:rsidRDefault="006A4960" w:rsidP="00FB6DE1">
            <w:pPr>
              <w:jc w:val="center"/>
            </w:pPr>
          </w:p>
        </w:tc>
        <w:tc>
          <w:tcPr>
            <w:tcW w:w="4000" w:type="pct"/>
            <w:vAlign w:val="center"/>
          </w:tcPr>
          <w:p w14:paraId="1E3E4ED3" w14:textId="401A8705" w:rsidR="006A4960" w:rsidRPr="007321BB" w:rsidRDefault="00E012BB" w:rsidP="00FB6DE1">
            <w:pPr>
              <w:rPr>
                <w:rFonts w:eastAsiaTheme="minorEastAsia"/>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r>
                  <w:rPr>
                    <w:rFonts w:ascii="Cambria Math" w:hAnsi="Cambria Math"/>
                    <w:color w:val="000000" w:themeColor="text1"/>
                    <w:sz w:val="18"/>
                    <w:szCs w:val="18"/>
                  </w:rPr>
                  <m:t>=Picos(x)≥</m:t>
                </m:r>
                <m:f>
                  <m:fPr>
                    <m:ctrlPr>
                      <w:rPr>
                        <w:rFonts w:ascii="Cambria Math" w:hAnsi="Cambria Math"/>
                        <w:i/>
                        <w:color w:val="000000" w:themeColor="text1"/>
                        <w:sz w:val="18"/>
                        <w:szCs w:val="18"/>
                      </w:rPr>
                    </m:ctrlPr>
                  </m:fPr>
                  <m:num>
                    <m:nary>
                      <m:naryPr>
                        <m:chr m:val="∑"/>
                        <m:limLoc m:val="undOvr"/>
                        <m:ctrlPr>
                          <w:rPr>
                            <w:rFonts w:ascii="Cambria Math" w:hAnsi="Cambria Math"/>
                            <w:i/>
                            <w:color w:val="000000" w:themeColor="text1"/>
                            <w:sz w:val="18"/>
                            <w:szCs w:val="18"/>
                          </w:rPr>
                        </m:ctrlPr>
                      </m:naryPr>
                      <m:sub>
                        <m:r>
                          <w:rPr>
                            <w:rFonts w:ascii="Cambria Math" w:hAnsi="Cambria Math"/>
                            <w:color w:val="000000" w:themeColor="text1"/>
                            <w:sz w:val="18"/>
                            <w:szCs w:val="18"/>
                          </w:rPr>
                          <m:t>i=1</m:t>
                        </m:r>
                      </m:sub>
                      <m:sup>
                        <m:r>
                          <w:rPr>
                            <w:rFonts w:ascii="Cambria Math" w:hAnsi="Cambria Math"/>
                            <w:color w:val="000000" w:themeColor="text1"/>
                            <w:sz w:val="18"/>
                            <w:szCs w:val="18"/>
                          </w:rPr>
                          <m:t>N</m:t>
                        </m:r>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x</m:t>
                            </m:r>
                          </m:e>
                          <m:sub>
                            <m:r>
                              <w:rPr>
                                <w:rFonts w:ascii="Cambria Math" w:hAnsi="Cambria Math"/>
                                <w:color w:val="000000" w:themeColor="text1"/>
                                <w:sz w:val="18"/>
                                <w:szCs w:val="18"/>
                              </w:rPr>
                              <m:t>i</m:t>
                            </m:r>
                          </m:sub>
                        </m:sSub>
                      </m:e>
                    </m:nary>
                  </m:num>
                  <m:den>
                    <m:r>
                      <w:rPr>
                        <w:rFonts w:ascii="Cambria Math" w:hAnsi="Cambria Math"/>
                        <w:color w:val="000000" w:themeColor="text1"/>
                        <w:sz w:val="18"/>
                        <w:szCs w:val="18"/>
                      </w:rPr>
                      <m:t>N</m:t>
                    </m:r>
                  </m:den>
                </m:f>
              </m:oMath>
            </m:oMathPara>
          </w:p>
        </w:tc>
        <w:tc>
          <w:tcPr>
            <w:tcW w:w="600" w:type="pct"/>
            <w:vAlign w:val="center"/>
          </w:tcPr>
          <w:p w14:paraId="5762AA60" w14:textId="5B805EDD" w:rsidR="006A4960" w:rsidRDefault="006A4960" w:rsidP="00FB6DE1">
            <w:pPr>
              <w:pStyle w:val="Descripcin"/>
              <w:spacing w:before="0"/>
              <w:jc w:val="right"/>
            </w:pPr>
            <w:bookmarkStart w:id="14" w:name="_Ref109895458"/>
            <w:r w:rsidRPr="00E31647">
              <w:rPr>
                <w:sz w:val="18"/>
                <w:szCs w:val="16"/>
              </w:rPr>
              <w:t>(</w:t>
            </w:r>
            <w:r w:rsidRPr="00E31647">
              <w:rPr>
                <w:sz w:val="18"/>
                <w:szCs w:val="16"/>
              </w:rPr>
              <w:fldChar w:fldCharType="begin"/>
            </w:r>
            <w:r w:rsidRPr="00E31647">
              <w:rPr>
                <w:sz w:val="18"/>
                <w:szCs w:val="16"/>
              </w:rPr>
              <w:instrText xml:space="preserve"> SEQ Equation \* ARABIC </w:instrText>
            </w:r>
            <w:r w:rsidRPr="00E31647">
              <w:rPr>
                <w:sz w:val="18"/>
                <w:szCs w:val="16"/>
              </w:rPr>
              <w:fldChar w:fldCharType="separate"/>
            </w:r>
            <w:r w:rsidR="003F100C">
              <w:rPr>
                <w:noProof/>
                <w:sz w:val="18"/>
                <w:szCs w:val="16"/>
              </w:rPr>
              <w:t>1</w:t>
            </w:r>
            <w:r w:rsidRPr="00E31647">
              <w:rPr>
                <w:sz w:val="18"/>
                <w:szCs w:val="16"/>
              </w:rPr>
              <w:fldChar w:fldCharType="end"/>
            </w:r>
            <w:r w:rsidRPr="00E31647">
              <w:rPr>
                <w:sz w:val="18"/>
                <w:szCs w:val="16"/>
              </w:rPr>
              <w:t>)</w:t>
            </w:r>
            <w:bookmarkEnd w:id="14"/>
          </w:p>
        </w:tc>
      </w:tr>
      <w:tr w:rsidR="006A4960" w14:paraId="0F43D238" w14:textId="77777777" w:rsidTr="00FB6DE1">
        <w:trPr>
          <w:trHeight w:val="248"/>
        </w:trPr>
        <w:tc>
          <w:tcPr>
            <w:tcW w:w="400" w:type="pct"/>
            <w:vAlign w:val="center"/>
          </w:tcPr>
          <w:p w14:paraId="5B507125" w14:textId="77777777" w:rsidR="006A4960" w:rsidRDefault="006A4960" w:rsidP="00FB6DE1">
            <w:pPr>
              <w:jc w:val="center"/>
            </w:pPr>
          </w:p>
        </w:tc>
        <w:tc>
          <w:tcPr>
            <w:tcW w:w="4000" w:type="pct"/>
            <w:vAlign w:val="center"/>
          </w:tcPr>
          <w:p w14:paraId="38118FE1" w14:textId="77777777" w:rsidR="006A4960" w:rsidRPr="007321BB" w:rsidRDefault="006A4960" w:rsidP="00FB6DE1">
            <w:pPr>
              <w:rPr>
                <w:rFonts w:eastAsia="Calibri" w:cs="Times New Roman"/>
                <w:color w:val="000000" w:themeColor="text1"/>
                <w:sz w:val="18"/>
                <w:szCs w:val="18"/>
              </w:rPr>
            </w:pPr>
          </w:p>
        </w:tc>
        <w:tc>
          <w:tcPr>
            <w:tcW w:w="600" w:type="pct"/>
            <w:vAlign w:val="center"/>
          </w:tcPr>
          <w:p w14:paraId="14C972BF" w14:textId="77777777" w:rsidR="006A4960" w:rsidRPr="00E31647" w:rsidRDefault="006A4960" w:rsidP="00FB6DE1">
            <w:pPr>
              <w:pStyle w:val="Descripcin"/>
              <w:spacing w:before="0"/>
              <w:jc w:val="right"/>
              <w:rPr>
                <w:sz w:val="18"/>
                <w:szCs w:val="16"/>
              </w:rPr>
            </w:pPr>
          </w:p>
        </w:tc>
      </w:tr>
    </w:tbl>
    <w:p w14:paraId="382599E5" w14:textId="7DC90D1C" w:rsidR="005113CC" w:rsidRDefault="005F7F88" w:rsidP="005F7F88">
      <w:r>
        <w:t>Posteriormente, e</w:t>
      </w:r>
      <w:r w:rsidR="0013799B">
        <w:t xml:space="preserve">l Umbral equivale a </w:t>
      </w:r>
      <w:r w:rsidR="005113CC">
        <w:t>la mediana de la amplitud de los picos</w:t>
      </w:r>
      <w:r w:rsidR="00593DCE">
        <w:t xml:space="preserve"> identificados</w:t>
      </w:r>
      <w:r w:rsidR="00C47A26">
        <w:t xml:space="preserve">, ver ecuación </w:t>
      </w:r>
      <w:r w:rsidR="00C47A26">
        <w:fldChar w:fldCharType="begin"/>
      </w:r>
      <w:r w:rsidR="00C47A26">
        <w:instrText xml:space="preserve"> REF _Ref109895589 \h </w:instrText>
      </w:r>
      <w:r w:rsidR="00C47A26">
        <w:fldChar w:fldCharType="separate"/>
      </w:r>
      <w:r w:rsidR="003F100C" w:rsidRPr="00E31647">
        <w:rPr>
          <w:sz w:val="18"/>
          <w:szCs w:val="16"/>
        </w:rPr>
        <w:t>(</w:t>
      </w:r>
      <w:r w:rsidR="003F100C">
        <w:rPr>
          <w:noProof/>
          <w:sz w:val="18"/>
          <w:szCs w:val="16"/>
        </w:rPr>
        <w:t>2</w:t>
      </w:r>
      <w:r w:rsidR="003F100C" w:rsidRPr="00E31647">
        <w:rPr>
          <w:sz w:val="18"/>
          <w:szCs w:val="16"/>
        </w:rPr>
        <w:t>)</w:t>
      </w:r>
      <w:r w:rsidR="00C47A26">
        <w:fldChar w:fldCharType="end"/>
      </w:r>
      <w:r w:rsidR="00C14EEC">
        <w:t>,</w:t>
      </w:r>
      <w:r w:rsidR="00593DCE">
        <w:t xml:space="preserve"> </w:t>
      </w:r>
      <w:r w:rsidR="00CE682A">
        <w:t xml:space="preserve">donde </w:t>
      </w:r>
      <m:oMath>
        <m:sSub>
          <m:sSubPr>
            <m:ctrlPr>
              <w:rPr>
                <w:rFonts w:ascii="Cambria Math" w:hAnsi="Cambria Math"/>
                <w:i/>
                <w:color w:val="000000" w:themeColor="text1"/>
              </w:rPr>
            </m:ctrlPr>
          </m:sSubPr>
          <m:e>
            <m:r>
              <w:rPr>
                <w:rFonts w:ascii="Cambria Math" w:hAnsi="Cambria Math"/>
                <w:color w:val="000000" w:themeColor="text1"/>
              </w:rPr>
              <m:t>N</m:t>
            </m:r>
          </m:e>
          <m:sub>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e</m:t>
                </m:r>
              </m:sub>
            </m:sSub>
          </m:sub>
        </m:sSub>
      </m:oMath>
      <w:r w:rsidR="00CE682A" w:rsidRPr="005F7F88">
        <w:rPr>
          <w:rFonts w:eastAsiaTheme="minorEastAsia"/>
          <w:color w:val="000000" w:themeColor="text1"/>
        </w:rPr>
        <w:t xml:space="preserve"> representa el número de picos identificados</w:t>
      </w:r>
      <w:r w:rsidR="005113CC">
        <w:t>.</w:t>
      </w:r>
    </w:p>
    <w:p w14:paraId="45DE10C6" w14:textId="77777777" w:rsidR="006A4960" w:rsidRDefault="006A4960" w:rsidP="006A4960">
      <w:pPr>
        <w:pStyle w:val="Prrafodelista"/>
      </w:pPr>
    </w:p>
    <w:tbl>
      <w:tblPr>
        <w:tblStyle w:val="Tablaconcuadrcula"/>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
        <w:gridCol w:w="3509"/>
        <w:gridCol w:w="526"/>
      </w:tblGrid>
      <w:tr w:rsidR="007321BB" w14:paraId="7B5DC014" w14:textId="77777777" w:rsidTr="00E31647">
        <w:trPr>
          <w:trHeight w:val="248"/>
        </w:trPr>
        <w:tc>
          <w:tcPr>
            <w:tcW w:w="400" w:type="pct"/>
            <w:vAlign w:val="center"/>
          </w:tcPr>
          <w:p w14:paraId="7F934D5F" w14:textId="77777777" w:rsidR="007321BB" w:rsidRDefault="007321BB" w:rsidP="00E31647">
            <w:pPr>
              <w:jc w:val="center"/>
            </w:pPr>
          </w:p>
        </w:tc>
        <w:tc>
          <w:tcPr>
            <w:tcW w:w="4000" w:type="pct"/>
            <w:vAlign w:val="center"/>
          </w:tcPr>
          <w:p w14:paraId="510C3078" w14:textId="44DE4C9B" w:rsidR="007321BB" w:rsidRPr="007321BB" w:rsidRDefault="00C14EEC" w:rsidP="007321BB">
            <w:pPr>
              <w:rPr>
                <w:rFonts w:eastAsiaTheme="minorEastAsia"/>
                <w:color w:val="000000" w:themeColor="text1"/>
              </w:rPr>
            </w:pPr>
            <m:oMathPara>
              <m:oMath>
                <m:r>
                  <w:rPr>
                    <w:rFonts w:ascii="Cambria Math" w:hAnsi="Cambria Math"/>
                    <w:color w:val="000000" w:themeColor="text1"/>
                    <w:sz w:val="18"/>
                    <w:szCs w:val="18"/>
                  </w:rPr>
                  <m:t>U=</m:t>
                </m:r>
                <m:d>
                  <m:dPr>
                    <m:begChr m:val="{"/>
                    <m:endChr m:val=""/>
                    <m:ctrlPr>
                      <w:rPr>
                        <w:rFonts w:ascii="Cambria Math" w:eastAsiaTheme="minorEastAsia" w:hAnsi="Cambria Math"/>
                        <w:i/>
                        <w:color w:val="000000" w:themeColor="text1"/>
                        <w:sz w:val="18"/>
                        <w:szCs w:val="18"/>
                      </w:rPr>
                    </m:ctrlPr>
                  </m:dPr>
                  <m:e>
                    <m:m>
                      <m:mPr>
                        <m:mcs>
                          <m:mc>
                            <m:mcPr>
                              <m:count m:val="2"/>
                              <m:mcJc m:val="center"/>
                            </m:mcPr>
                          </m:mc>
                        </m:mcs>
                        <m:ctrlPr>
                          <w:rPr>
                            <w:rFonts w:ascii="Cambria Math" w:eastAsiaTheme="minorEastAsia" w:hAnsi="Cambria Math"/>
                            <w:i/>
                            <w:color w:val="000000" w:themeColor="text1"/>
                            <w:sz w:val="18"/>
                            <w:szCs w:val="18"/>
                          </w:rPr>
                        </m:ctrlPr>
                      </m:mPr>
                      <m:mr>
                        <m:e>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e>
                            <m:sub>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sub>
                                  </m:sSub>
                                  <m:r>
                                    <w:rPr>
                                      <w:rFonts w:ascii="Cambria Math" w:hAnsi="Cambria Math"/>
                                      <w:color w:val="000000" w:themeColor="text1"/>
                                      <w:sz w:val="18"/>
                                      <w:szCs w:val="18"/>
                                    </w:rPr>
                                    <m:t>+1</m:t>
                                  </m:r>
                                </m:num>
                                <m:den>
                                  <m:r>
                                    <w:rPr>
                                      <w:rFonts w:ascii="Cambria Math" w:hAnsi="Cambria Math"/>
                                      <w:color w:val="000000" w:themeColor="text1"/>
                                      <w:sz w:val="18"/>
                                      <w:szCs w:val="18"/>
                                    </w:rPr>
                                    <m:t>2</m:t>
                                  </m:r>
                                </m:den>
                              </m:f>
                            </m:sub>
                          </m:sSub>
                        </m:e>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 xml:space="preserve">    N</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sub>
                          </m:sSub>
                          <m:r>
                            <w:rPr>
                              <w:rFonts w:ascii="Cambria Math" w:eastAsiaTheme="minorEastAsia" w:hAnsi="Cambria Math"/>
                              <w:color w:val="000000" w:themeColor="text1"/>
                              <w:sz w:val="18"/>
                              <w:szCs w:val="18"/>
                            </w:rPr>
                            <m:t xml:space="preserve"> impar</m:t>
                          </m:r>
                        </m:e>
                      </m:mr>
                      <m:mr>
                        <m:e>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e>
                                <m:sub>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sub>
                                      </m:sSub>
                                    </m:num>
                                    <m:den>
                                      <m:r>
                                        <w:rPr>
                                          <w:rFonts w:ascii="Cambria Math" w:hAnsi="Cambria Math"/>
                                          <w:color w:val="000000" w:themeColor="text1"/>
                                          <w:sz w:val="18"/>
                                          <w:szCs w:val="18"/>
                                        </w:rPr>
                                        <m:t>2</m:t>
                                      </m:r>
                                    </m:den>
                                  </m:f>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e>
                                <m:sub>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sub>
                                      </m:sSub>
                                      <m:r>
                                        <w:rPr>
                                          <w:rFonts w:ascii="Cambria Math" w:hAnsi="Cambria Math"/>
                                          <w:color w:val="000000" w:themeColor="text1"/>
                                          <w:sz w:val="18"/>
                                          <w:szCs w:val="18"/>
                                        </w:rPr>
                                        <m:t>+1</m:t>
                                      </m:r>
                                    </m:num>
                                    <m:den>
                                      <m:r>
                                        <w:rPr>
                                          <w:rFonts w:ascii="Cambria Math" w:hAnsi="Cambria Math"/>
                                          <w:color w:val="000000" w:themeColor="text1"/>
                                          <w:sz w:val="18"/>
                                          <w:szCs w:val="18"/>
                                        </w:rPr>
                                        <m:t>2</m:t>
                                      </m:r>
                                    </m:den>
                                  </m:f>
                                </m:sub>
                              </m:sSub>
                            </m:num>
                            <m:den>
                              <m:r>
                                <w:rPr>
                                  <w:rFonts w:ascii="Cambria Math" w:hAnsi="Cambria Math"/>
                                  <w:color w:val="000000" w:themeColor="text1"/>
                                  <w:sz w:val="18"/>
                                  <w:szCs w:val="18"/>
                                </w:rPr>
                                <m:t>2</m:t>
                              </m:r>
                            </m:den>
                          </m:f>
                        </m:e>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 xml:space="preserve">      N</m:t>
                              </m:r>
                            </m:e>
                            <m:sub>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w:rPr>
                                      <w:rFonts w:ascii="Cambria Math" w:hAnsi="Cambria Math"/>
                                      <w:color w:val="000000" w:themeColor="text1"/>
                                      <w:sz w:val="18"/>
                                      <w:szCs w:val="18"/>
                                    </w:rPr>
                                    <m:t>e</m:t>
                                  </m:r>
                                </m:sub>
                              </m:sSub>
                            </m:sub>
                          </m:sSub>
                          <m:r>
                            <w:rPr>
                              <w:rFonts w:ascii="Cambria Math" w:eastAsiaTheme="minorEastAsia" w:hAnsi="Cambria Math"/>
                              <w:color w:val="000000" w:themeColor="text1"/>
                              <w:sz w:val="18"/>
                              <w:szCs w:val="18"/>
                            </w:rPr>
                            <m:t xml:space="preserve"> par</m:t>
                          </m:r>
                        </m:e>
                      </m:mr>
                    </m:m>
                  </m:e>
                </m:d>
              </m:oMath>
            </m:oMathPara>
          </w:p>
        </w:tc>
        <w:tc>
          <w:tcPr>
            <w:tcW w:w="600" w:type="pct"/>
            <w:vAlign w:val="center"/>
          </w:tcPr>
          <w:p w14:paraId="5BAC4847" w14:textId="25629410" w:rsidR="007321BB" w:rsidRDefault="007321BB" w:rsidP="00E31647">
            <w:pPr>
              <w:pStyle w:val="Descripcin"/>
              <w:spacing w:before="0"/>
              <w:jc w:val="right"/>
            </w:pPr>
            <w:bookmarkStart w:id="15" w:name="_Ref109895589"/>
            <w:r w:rsidRPr="00E31647">
              <w:rPr>
                <w:sz w:val="18"/>
                <w:szCs w:val="16"/>
              </w:rPr>
              <w:t>(</w:t>
            </w:r>
            <w:r w:rsidRPr="00E31647">
              <w:rPr>
                <w:sz w:val="18"/>
                <w:szCs w:val="16"/>
              </w:rPr>
              <w:fldChar w:fldCharType="begin"/>
            </w:r>
            <w:r w:rsidRPr="00E31647">
              <w:rPr>
                <w:sz w:val="18"/>
                <w:szCs w:val="16"/>
              </w:rPr>
              <w:instrText xml:space="preserve"> SEQ Equation \* ARABIC </w:instrText>
            </w:r>
            <w:r w:rsidRPr="00E31647">
              <w:rPr>
                <w:sz w:val="18"/>
                <w:szCs w:val="16"/>
              </w:rPr>
              <w:fldChar w:fldCharType="separate"/>
            </w:r>
            <w:r w:rsidR="003F100C">
              <w:rPr>
                <w:noProof/>
                <w:sz w:val="18"/>
                <w:szCs w:val="16"/>
              </w:rPr>
              <w:t>2</w:t>
            </w:r>
            <w:r w:rsidRPr="00E31647">
              <w:rPr>
                <w:sz w:val="18"/>
                <w:szCs w:val="16"/>
              </w:rPr>
              <w:fldChar w:fldCharType="end"/>
            </w:r>
            <w:r w:rsidRPr="00E31647">
              <w:rPr>
                <w:sz w:val="18"/>
                <w:szCs w:val="16"/>
              </w:rPr>
              <w:t>)</w:t>
            </w:r>
            <w:bookmarkEnd w:id="15"/>
          </w:p>
        </w:tc>
      </w:tr>
    </w:tbl>
    <w:p w14:paraId="6BA42A01" w14:textId="18368B86" w:rsidR="0017788E" w:rsidRDefault="0017788E" w:rsidP="00814ACD">
      <w:pPr>
        <w:rPr>
          <w:rFonts w:eastAsiaTheme="minorEastAsia"/>
          <w:color w:val="000000" w:themeColor="text1"/>
        </w:rPr>
      </w:pPr>
    </w:p>
    <w:p w14:paraId="6B45FE15" w14:textId="60647560" w:rsidR="007F09A0" w:rsidRDefault="00593DCE" w:rsidP="00814ACD">
      <w:r>
        <w:t xml:space="preserve">El </w:t>
      </w:r>
      <w:r w:rsidR="00AD0D2C" w:rsidRPr="00AD0D2C">
        <w:rPr>
          <w:i/>
          <w:iCs/>
        </w:rPr>
        <w:t>L</w:t>
      </w:r>
      <w:r w:rsidR="007F09A0" w:rsidRPr="00AD0D2C">
        <w:rPr>
          <w:i/>
          <w:iCs/>
        </w:rPr>
        <w:t>í</w:t>
      </w:r>
      <w:r w:rsidRPr="00AD0D2C">
        <w:rPr>
          <w:i/>
          <w:iCs/>
        </w:rPr>
        <w:t xml:space="preserve">mite </w:t>
      </w:r>
      <w:r w:rsidR="00F43F41" w:rsidRPr="00AD0D2C">
        <w:rPr>
          <w:i/>
          <w:iCs/>
        </w:rPr>
        <w:t>Superior</w:t>
      </w:r>
      <w:r>
        <w:t xml:space="preserve"> </w:t>
      </w:r>
      <w:r w:rsidR="00F55567">
        <w:t>(</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sup</m:t>
            </m:r>
          </m:sub>
        </m:sSub>
      </m:oMath>
      <w:r w:rsidR="00F55567">
        <w:t xml:space="preserve">) </w:t>
      </w:r>
      <w:r w:rsidR="00485297">
        <w:t xml:space="preserve">se </w:t>
      </w:r>
      <w:r>
        <w:t>asocia a la amplitud máxima de la frecuencia de falla o arm</w:t>
      </w:r>
      <w:r w:rsidR="007F09A0">
        <w:t>ó</w:t>
      </w:r>
      <w:r>
        <w:t>nicos, de los espectros que conforman el mapa de evoluci</w:t>
      </w:r>
      <w:r w:rsidR="007F09A0">
        <w:t>ó</w:t>
      </w:r>
      <w:r>
        <w:t>n de falla.</w:t>
      </w:r>
      <w:r w:rsidR="007F09A0">
        <w:t xml:space="preserve"> </w:t>
      </w:r>
    </w:p>
    <w:p w14:paraId="3B5F1A71" w14:textId="77777777" w:rsidR="007F09A0" w:rsidRDefault="007F09A0" w:rsidP="00814ACD"/>
    <w:p w14:paraId="1B9897EF" w14:textId="5521721C" w:rsidR="000402FF" w:rsidRDefault="00155749" w:rsidP="00814ACD">
      <w:pPr>
        <w:rPr>
          <w:noProof/>
        </w:rPr>
      </w:pPr>
      <w:r>
        <w:rPr>
          <w:noProof/>
        </w:rPr>
        <w:t xml:space="preserve">El </w:t>
      </w:r>
      <w:r w:rsidR="001C01D5">
        <w:rPr>
          <w:i/>
          <w:iCs/>
          <w:noProof/>
        </w:rPr>
        <w:t>I</w:t>
      </w:r>
      <w:r w:rsidRPr="001C01D5">
        <w:rPr>
          <w:i/>
          <w:iCs/>
          <w:noProof/>
        </w:rPr>
        <w:t xml:space="preserve">ntervalo de </w:t>
      </w:r>
      <w:r w:rsidR="001C01D5">
        <w:rPr>
          <w:i/>
          <w:iCs/>
          <w:noProof/>
        </w:rPr>
        <w:t>C</w:t>
      </w:r>
      <w:r w:rsidRPr="001C01D5">
        <w:rPr>
          <w:i/>
          <w:iCs/>
          <w:noProof/>
        </w:rPr>
        <w:t>ontorno</w:t>
      </w:r>
      <w:r>
        <w:rPr>
          <w:noProof/>
        </w:rPr>
        <w:t xml:space="preserve"> </w:t>
      </w:r>
      <w:r w:rsidR="00F55567">
        <w:rPr>
          <w:noProof/>
        </w:rPr>
        <w:t>(</w:t>
      </w:r>
      <w:r w:rsidR="00485297">
        <w:rPr>
          <w:i/>
          <w:iCs/>
          <w:noProof/>
        </w:rPr>
        <w:t>I</w:t>
      </w:r>
      <w:r w:rsidR="00485297">
        <w:rPr>
          <w:i/>
          <w:iCs/>
          <w:noProof/>
          <w:vertAlign w:val="subscript"/>
        </w:rPr>
        <w:t>c</w:t>
      </w:r>
      <w:r w:rsidR="00F55567">
        <w:rPr>
          <w:noProof/>
        </w:rPr>
        <w:t xml:space="preserve">) </w:t>
      </w:r>
      <w:r>
        <w:rPr>
          <w:noProof/>
        </w:rPr>
        <w:t>representa el valor de espaciado entre isol</w:t>
      </w:r>
      <w:r w:rsidR="005F7A88">
        <w:rPr>
          <w:noProof/>
        </w:rPr>
        <w:t>í</w:t>
      </w:r>
      <w:r>
        <w:rPr>
          <w:noProof/>
        </w:rPr>
        <w:t>neas</w:t>
      </w:r>
      <w:r w:rsidR="00EB20A0">
        <w:rPr>
          <w:noProof/>
        </w:rPr>
        <w:t xml:space="preserve">. </w:t>
      </w:r>
      <w:r w:rsidR="00485297">
        <w:rPr>
          <w:noProof/>
        </w:rPr>
        <w:t xml:space="preserve">Esto requiere </w:t>
      </w:r>
      <w:r w:rsidR="00EB20A0">
        <w:rPr>
          <w:noProof/>
        </w:rPr>
        <w:t>definir el n</w:t>
      </w:r>
      <w:r w:rsidR="005F7A88">
        <w:rPr>
          <w:noProof/>
        </w:rPr>
        <w:t>ú</w:t>
      </w:r>
      <w:r w:rsidR="00EB20A0">
        <w:rPr>
          <w:noProof/>
        </w:rPr>
        <w:t>mero de isol</w:t>
      </w:r>
      <w:r w:rsidR="005F7A88">
        <w:rPr>
          <w:noProof/>
        </w:rPr>
        <w:t>í</w:t>
      </w:r>
      <w:r w:rsidR="00EB20A0">
        <w:rPr>
          <w:noProof/>
        </w:rPr>
        <w:t xml:space="preserve">neas </w:t>
      </w:r>
      <w:r w:rsidR="007C055B">
        <w:rPr>
          <w:noProof/>
        </w:rPr>
        <w:t>(</w:t>
      </w:r>
      <m:oMath>
        <m:sSub>
          <m:sSubPr>
            <m:ctrlPr>
              <w:rPr>
                <w:rFonts w:ascii="Cambria Math" w:hAnsi="Cambria Math"/>
                <w:i/>
                <w:noProof/>
                <w:color w:val="000000" w:themeColor="text1"/>
                <w:sz w:val="18"/>
                <w:szCs w:val="18"/>
              </w:rPr>
            </m:ctrlPr>
          </m:sSubPr>
          <m:e>
            <m:r>
              <w:rPr>
                <w:rFonts w:ascii="Cambria Math" w:hAnsi="Cambria Math"/>
                <w:noProof/>
                <w:color w:val="000000" w:themeColor="text1"/>
                <w:sz w:val="18"/>
                <w:szCs w:val="18"/>
              </w:rPr>
              <m:t>N</m:t>
            </m:r>
          </m:e>
          <m:sub>
            <m:r>
              <w:rPr>
                <w:rFonts w:ascii="Cambria Math" w:hAnsi="Cambria Math"/>
                <w:noProof/>
                <w:color w:val="000000" w:themeColor="text1"/>
                <w:sz w:val="18"/>
                <w:szCs w:val="18"/>
              </w:rPr>
              <m:t>iso</m:t>
            </m:r>
          </m:sub>
        </m:sSub>
      </m:oMath>
      <w:r w:rsidR="007C055B">
        <w:rPr>
          <w:noProof/>
        </w:rPr>
        <w:t xml:space="preserve">) </w:t>
      </w:r>
      <w:r w:rsidR="00EB20A0">
        <w:rPr>
          <w:noProof/>
        </w:rPr>
        <w:t>e</w:t>
      </w:r>
      <w:r w:rsidR="00216262">
        <w:rPr>
          <w:noProof/>
        </w:rPr>
        <w:t>mpleadas en la construcci</w:t>
      </w:r>
      <w:r w:rsidR="005F7A88">
        <w:rPr>
          <w:noProof/>
        </w:rPr>
        <w:t>ó</w:t>
      </w:r>
      <w:r w:rsidR="00216262">
        <w:rPr>
          <w:noProof/>
        </w:rPr>
        <w:t xml:space="preserve">n de los mapas de contorno. </w:t>
      </w:r>
      <w:r w:rsidR="007C055B">
        <w:rPr>
          <w:noProof/>
        </w:rPr>
        <w:t xml:space="preserve">En </w:t>
      </w:r>
      <w:r w:rsidR="000402FF">
        <w:rPr>
          <w:noProof/>
        </w:rPr>
        <w:t xml:space="preserve">la </w:t>
      </w:r>
      <w:r w:rsidR="00F43F41">
        <w:rPr>
          <w:noProof/>
        </w:rPr>
        <w:t>determinación</w:t>
      </w:r>
      <w:r w:rsidR="000402FF">
        <w:rPr>
          <w:noProof/>
        </w:rPr>
        <w:t xml:space="preserve"> del </w:t>
      </w:r>
      <m:oMath>
        <m:sSub>
          <m:sSubPr>
            <m:ctrlPr>
              <w:rPr>
                <w:rFonts w:ascii="Cambria Math" w:hAnsi="Cambria Math"/>
                <w:i/>
                <w:noProof/>
                <w:color w:val="000000" w:themeColor="text1"/>
                <w:sz w:val="18"/>
                <w:szCs w:val="18"/>
              </w:rPr>
            </m:ctrlPr>
          </m:sSubPr>
          <m:e>
            <m:r>
              <w:rPr>
                <w:rFonts w:ascii="Cambria Math" w:hAnsi="Cambria Math"/>
                <w:noProof/>
                <w:color w:val="000000" w:themeColor="text1"/>
                <w:sz w:val="18"/>
                <w:szCs w:val="18"/>
              </w:rPr>
              <m:t>N</m:t>
            </m:r>
          </m:e>
          <m:sub>
            <m:r>
              <w:rPr>
                <w:rFonts w:ascii="Cambria Math" w:hAnsi="Cambria Math"/>
                <w:noProof/>
                <w:color w:val="000000" w:themeColor="text1"/>
                <w:sz w:val="18"/>
                <w:szCs w:val="18"/>
              </w:rPr>
              <m:t>iso</m:t>
            </m:r>
          </m:sub>
        </m:sSub>
      </m:oMath>
      <w:r w:rsidR="006C5F3B">
        <w:rPr>
          <w:noProof/>
        </w:rPr>
        <w:t xml:space="preserve"> </w:t>
      </w:r>
      <w:r w:rsidR="000402FF">
        <w:rPr>
          <w:noProof/>
        </w:rPr>
        <w:t>considera</w:t>
      </w:r>
      <w:r w:rsidR="006C5F3B">
        <w:rPr>
          <w:noProof/>
        </w:rPr>
        <w:t>n</w:t>
      </w:r>
      <w:r w:rsidR="000402FF">
        <w:rPr>
          <w:noProof/>
        </w:rPr>
        <w:t xml:space="preserve"> la </w:t>
      </w:r>
      <w:r w:rsidR="007C055B">
        <w:rPr>
          <w:noProof/>
        </w:rPr>
        <w:t xml:space="preserve">regla de </w:t>
      </w:r>
      <w:r w:rsidR="007C055B" w:rsidRPr="007C055B">
        <w:rPr>
          <w:noProof/>
        </w:rPr>
        <w:t>Sturges</w:t>
      </w:r>
      <w:r w:rsidR="007C055B">
        <w:rPr>
          <w:noProof/>
        </w:rPr>
        <w:t xml:space="preserve"> </w:t>
      </w:r>
      <w:r w:rsidR="007C055B">
        <w:rPr>
          <w:noProof/>
        </w:rPr>
        <w:fldChar w:fldCharType="begin"/>
      </w:r>
      <w:r w:rsidR="006E6C5B">
        <w:rPr>
          <w:noProof/>
        </w:rPr>
        <w:instrText xml:space="preserve"> ADDIN ZOTERO_ITEM CSL_CITATION {"citationID":"5cXhnJPZ","properties":{"formattedCitation":"[25]","plainCitation":"[25]","noteIndex":0},"citationItems":[{"id":364,"uris":["http://zotero.org/users/2130202/items/MPPS2QC8"],"itemData":{"id":364,"type":"book","abstract":"Computational statistics and statistical computing are two areas that employ computational, graphical, and numerical approaches to solve statistical problems, making the versatile R language an ideal computing environment for these fields. One of the first books on these topics to feature R, Statistical Computing with R covers the traditional core material of computational statistics, with an emphasis on using the R language via an examples-based approach. Suitable for an introductory course in computational statistics or for self-study, it includes R code for all examples and R notes to help explain the R programming concepts. After an overview of computational statistics and an introduction to the R computing environment, the book reviews some basic concepts in probability and classical statistical inference. Each subsequent chapter explores a specific topic in computational statistics. These chapters cover the simulation of random variables from probability distributions, the visualization of multivariate data, Monte Carlo integration and variance reduction methods, Monte Carlo methods in inference, bootstrap and jackknife, permutation tests, Markov chain Monte Carlo (MCMC) methods, and density estimation. The final chapter presents a selection of examples that illustrate the application of numerical methods using R functions. Focusing on implementation rather than theory, this text serves as a balanced, accessible introduction to computational statistics and statistical computing.","event-place":"Ohio, U.S.A.","ISBN":"978-1-58488-545-0","language":"en","note":"Google-Books-ID: BaHhdqOugjsC","number-of-pages":"412","publisher":"CRC Press","publisher-place":"Ohio, U.S.A.","source":"Google Books","title":"Statistical Computing with R","author":[{"family":"Rizzo","given":"Maria L."}],"issued":{"date-parts":[["2007",11,15]]}}}],"schema":"https://github.com/citation-style-language/schema/raw/master/csl-citation.json"} </w:instrText>
      </w:r>
      <w:r w:rsidR="007C055B">
        <w:rPr>
          <w:noProof/>
        </w:rPr>
        <w:fldChar w:fldCharType="separate"/>
      </w:r>
      <w:r w:rsidR="006E6C5B" w:rsidRPr="006E6C5B">
        <w:rPr>
          <w:rFonts w:cs="Times New Roman"/>
        </w:rPr>
        <w:t>[25]</w:t>
      </w:r>
      <w:r w:rsidR="007C055B">
        <w:rPr>
          <w:noProof/>
        </w:rPr>
        <w:fldChar w:fldCharType="end"/>
      </w:r>
      <w:r w:rsidR="000402FF">
        <w:rPr>
          <w:noProof/>
        </w:rPr>
        <w:t>,</w:t>
      </w:r>
      <w:r w:rsidR="007C055B">
        <w:rPr>
          <w:noProof/>
        </w:rPr>
        <w:t xml:space="preserve"> </w:t>
      </w:r>
      <w:r w:rsidR="001C01D5" w:rsidRPr="00485297">
        <w:rPr>
          <w:rFonts w:eastAsiaTheme="minorEastAsia"/>
          <w:noProof/>
          <w:color w:val="000000" w:themeColor="text1"/>
        </w:rPr>
        <w:t xml:space="preserve">esta regla se </w:t>
      </w:r>
      <w:r w:rsidR="00C00627" w:rsidRPr="00485297">
        <w:rPr>
          <w:rFonts w:eastAsiaTheme="minorEastAsia"/>
          <w:noProof/>
          <w:color w:val="000000" w:themeColor="text1"/>
        </w:rPr>
        <w:t>ajusta al</w:t>
      </w:r>
      <w:r w:rsidR="001C01D5" w:rsidRPr="00485297">
        <w:rPr>
          <w:rFonts w:eastAsiaTheme="minorEastAsia"/>
          <w:noProof/>
          <w:color w:val="000000" w:themeColor="text1"/>
        </w:rPr>
        <w:t xml:space="preserve"> número</w:t>
      </w:r>
      <w:r w:rsidR="006C5F3B">
        <w:rPr>
          <w:rFonts w:eastAsiaTheme="minorEastAsia"/>
          <w:noProof/>
          <w:color w:val="000000" w:themeColor="text1"/>
        </w:rPr>
        <w:t xml:space="preserve"> </w:t>
      </w:r>
      <w:r w:rsidR="006C5F3B" w:rsidRPr="00485297">
        <w:rPr>
          <w:rFonts w:eastAsiaTheme="minorEastAsia"/>
          <w:noProof/>
          <w:color w:val="000000" w:themeColor="text1"/>
        </w:rPr>
        <w:t>(</w:t>
      </w:r>
      <w:r w:rsidR="006C5F3B" w:rsidRPr="00485297">
        <w:rPr>
          <w:rFonts w:eastAsiaTheme="minorEastAsia"/>
          <w:i/>
          <w:iCs/>
          <w:noProof/>
          <w:color w:val="000000" w:themeColor="text1"/>
        </w:rPr>
        <w:t>N)</w:t>
      </w:r>
      <w:r w:rsidR="001C01D5" w:rsidRPr="00485297">
        <w:rPr>
          <w:rFonts w:eastAsiaTheme="minorEastAsia"/>
          <w:noProof/>
          <w:color w:val="000000" w:themeColor="text1"/>
        </w:rPr>
        <w:t xml:space="preserve"> de</w:t>
      </w:r>
      <w:r w:rsidR="00485297">
        <w:rPr>
          <w:rFonts w:eastAsiaTheme="minorEastAsia"/>
          <w:noProof/>
          <w:color w:val="000000" w:themeColor="text1"/>
        </w:rPr>
        <w:t xml:space="preserve"> datos de la</w:t>
      </w:r>
      <w:r w:rsidR="001C01D5" w:rsidRPr="00485297">
        <w:rPr>
          <w:rFonts w:eastAsiaTheme="minorEastAsia"/>
          <w:noProof/>
          <w:color w:val="000000" w:themeColor="text1"/>
        </w:rPr>
        <w:t xml:space="preserve"> muestra del espectro analizad</w:t>
      </w:r>
      <w:r w:rsidR="00485297">
        <w:rPr>
          <w:rFonts w:eastAsiaTheme="minorEastAsia"/>
          <w:noProof/>
          <w:color w:val="000000" w:themeColor="text1"/>
        </w:rPr>
        <w:t>o</w:t>
      </w:r>
      <w:r w:rsidR="00C00627" w:rsidRPr="00485297">
        <w:rPr>
          <w:rFonts w:eastAsiaTheme="minorEastAsia"/>
          <w:noProof/>
          <w:color w:val="000000" w:themeColor="text1"/>
        </w:rPr>
        <w:t>.</w:t>
      </w:r>
      <w:r w:rsidR="00CF251E">
        <w:rPr>
          <w:rFonts w:eastAsiaTheme="minorEastAsia"/>
          <w:noProof/>
          <w:color w:val="000000" w:themeColor="text1"/>
        </w:rPr>
        <w:t xml:space="preserve"> La ecuación </w:t>
      </w:r>
      <w:r w:rsidR="00CF251E">
        <w:rPr>
          <w:rFonts w:eastAsiaTheme="minorEastAsia"/>
          <w:noProof/>
          <w:color w:val="000000" w:themeColor="text1"/>
        </w:rPr>
        <w:fldChar w:fldCharType="begin"/>
      </w:r>
      <w:r w:rsidR="00CF251E">
        <w:rPr>
          <w:rFonts w:eastAsiaTheme="minorEastAsia"/>
          <w:noProof/>
          <w:color w:val="000000" w:themeColor="text1"/>
        </w:rPr>
        <w:instrText xml:space="preserve"> REF _Ref109895702 \h </w:instrText>
      </w:r>
      <w:r w:rsidR="00CF251E">
        <w:rPr>
          <w:rFonts w:eastAsiaTheme="minorEastAsia"/>
          <w:noProof/>
          <w:color w:val="000000" w:themeColor="text1"/>
        </w:rPr>
      </w:r>
      <w:r w:rsidR="00CF251E">
        <w:rPr>
          <w:rFonts w:eastAsiaTheme="minorEastAsia"/>
          <w:noProof/>
          <w:color w:val="000000" w:themeColor="text1"/>
        </w:rPr>
        <w:fldChar w:fldCharType="separate"/>
      </w:r>
      <w:r w:rsidR="003F100C" w:rsidRPr="00E31647">
        <w:rPr>
          <w:sz w:val="18"/>
          <w:szCs w:val="16"/>
        </w:rPr>
        <w:t>(</w:t>
      </w:r>
      <w:r w:rsidR="003F100C">
        <w:rPr>
          <w:noProof/>
          <w:sz w:val="18"/>
          <w:szCs w:val="16"/>
        </w:rPr>
        <w:t>3</w:t>
      </w:r>
      <w:r w:rsidR="003F100C" w:rsidRPr="00E31647">
        <w:rPr>
          <w:sz w:val="18"/>
          <w:szCs w:val="16"/>
        </w:rPr>
        <w:t>)</w:t>
      </w:r>
      <w:r w:rsidR="00CF251E">
        <w:rPr>
          <w:rFonts w:eastAsiaTheme="minorEastAsia"/>
          <w:noProof/>
          <w:color w:val="000000" w:themeColor="text1"/>
        </w:rPr>
        <w:fldChar w:fldCharType="end"/>
      </w:r>
      <w:r w:rsidR="00CF251E">
        <w:rPr>
          <w:rFonts w:eastAsiaTheme="minorEastAsia"/>
          <w:noProof/>
          <w:color w:val="000000" w:themeColor="text1"/>
        </w:rPr>
        <w:t xml:space="preserve"> corresponde a la estimación de </w:t>
      </w:r>
      <w:r w:rsidR="00CF251E">
        <w:rPr>
          <w:i/>
          <w:iCs/>
          <w:noProof/>
        </w:rPr>
        <w:t>I</w:t>
      </w:r>
      <w:r w:rsidR="00CF251E">
        <w:rPr>
          <w:i/>
          <w:iCs/>
          <w:noProof/>
          <w:vertAlign w:val="subscript"/>
        </w:rPr>
        <w:t>c</w:t>
      </w:r>
      <w:r w:rsidR="00CF251E">
        <w:rPr>
          <w:rFonts w:eastAsiaTheme="minorEastAsia"/>
          <w:noProof/>
          <w:color w:val="000000" w:themeColor="text1"/>
        </w:rPr>
        <w:t>.</w:t>
      </w:r>
    </w:p>
    <w:tbl>
      <w:tblPr>
        <w:tblStyle w:val="Tablaconcuadrcula"/>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
        <w:gridCol w:w="3509"/>
        <w:gridCol w:w="526"/>
      </w:tblGrid>
      <w:tr w:rsidR="00F55567" w14:paraId="11114DFC" w14:textId="77777777" w:rsidTr="00E31647">
        <w:trPr>
          <w:trHeight w:val="248"/>
        </w:trPr>
        <w:tc>
          <w:tcPr>
            <w:tcW w:w="400" w:type="pct"/>
            <w:vAlign w:val="center"/>
          </w:tcPr>
          <w:p w14:paraId="3F469323" w14:textId="77777777" w:rsidR="00F55567" w:rsidRDefault="00F55567" w:rsidP="00E31647">
            <w:pPr>
              <w:jc w:val="center"/>
            </w:pPr>
          </w:p>
        </w:tc>
        <w:tc>
          <w:tcPr>
            <w:tcW w:w="4000" w:type="pct"/>
            <w:vAlign w:val="center"/>
          </w:tcPr>
          <w:p w14:paraId="2E24BE54" w14:textId="7772E28A" w:rsidR="00F55567" w:rsidRPr="00F55567" w:rsidRDefault="00F55567" w:rsidP="00E31647">
            <w:pPr>
              <w:jc w:val="center"/>
              <w:rPr>
                <w:rFonts w:eastAsiaTheme="minorEastAsia"/>
                <w:color w:val="000000" w:themeColor="text1"/>
                <w:sz w:val="18"/>
                <w:szCs w:val="18"/>
              </w:rPr>
            </w:pPr>
          </w:p>
          <w:p w14:paraId="11878B78" w14:textId="219B841A" w:rsidR="00F55567" w:rsidRPr="00F55567" w:rsidRDefault="00E012BB" w:rsidP="00E31647">
            <w:pPr>
              <w:jc w:val="center"/>
              <w:rPr>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I</m:t>
                    </m:r>
                  </m:e>
                  <m:sub>
                    <m:r>
                      <w:rPr>
                        <w:rFonts w:ascii="Cambria Math" w:hAnsi="Cambria Math"/>
                        <w:color w:val="000000" w:themeColor="text1"/>
                        <w:sz w:val="18"/>
                        <w:szCs w:val="18"/>
                      </w:rPr>
                      <m:t>c</m:t>
                    </m:r>
                  </m:sub>
                </m:sSub>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sup</m:t>
                        </m:r>
                      </m:sub>
                    </m:sSub>
                    <m:r>
                      <w:rPr>
                        <w:rFonts w:ascii="Cambria Math" w:hAnsi="Cambria Math"/>
                        <w:color w:val="000000" w:themeColor="text1"/>
                        <w:sz w:val="18"/>
                        <w:szCs w:val="18"/>
                      </w:rPr>
                      <m:t>-U</m:t>
                    </m:r>
                  </m:num>
                  <m:den>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vertAlign w:val="subscript"/>
                          </w:rPr>
                          <m:t>iso</m:t>
                        </m:r>
                      </m:sub>
                    </m:sSub>
                  </m:den>
                </m:f>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L</m:t>
                        </m:r>
                      </m:e>
                      <m:sub>
                        <m:r>
                          <w:rPr>
                            <w:rFonts w:ascii="Cambria Math" w:hAnsi="Cambria Math"/>
                            <w:color w:val="000000" w:themeColor="text1"/>
                            <w:sz w:val="18"/>
                            <w:szCs w:val="18"/>
                          </w:rPr>
                          <m:t>sup</m:t>
                        </m:r>
                      </m:sub>
                    </m:sSub>
                    <m:r>
                      <w:rPr>
                        <w:rFonts w:ascii="Cambria Math" w:hAnsi="Cambria Math"/>
                        <w:color w:val="000000" w:themeColor="text1"/>
                        <w:sz w:val="18"/>
                        <w:szCs w:val="18"/>
                      </w:rPr>
                      <m:t>-U</m:t>
                    </m:r>
                  </m:num>
                  <m:den>
                    <m:r>
                      <w:rPr>
                        <w:rFonts w:ascii="Cambria Math" w:hAnsi="Cambria Math"/>
                        <w:color w:val="000000" w:themeColor="text1"/>
                        <w:sz w:val="18"/>
                        <w:szCs w:val="18"/>
                      </w:rPr>
                      <m:t>1+3.322∙</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log</m:t>
                        </m:r>
                      </m:e>
                      <m:sub>
                        <m:r>
                          <w:rPr>
                            <w:rFonts w:ascii="Cambria Math" w:hAnsi="Cambria Math"/>
                            <w:color w:val="000000" w:themeColor="text1"/>
                            <w:sz w:val="18"/>
                            <w:szCs w:val="18"/>
                          </w:rPr>
                          <m:t>10</m:t>
                        </m:r>
                      </m:sub>
                    </m:sSub>
                    <m:r>
                      <w:rPr>
                        <w:rFonts w:ascii="Cambria Math" w:hAnsi="Cambria Math"/>
                        <w:color w:val="000000" w:themeColor="text1"/>
                        <w:sz w:val="18"/>
                        <w:szCs w:val="18"/>
                      </w:rPr>
                      <m:t>(N)</m:t>
                    </m:r>
                  </m:den>
                </m:f>
              </m:oMath>
            </m:oMathPara>
          </w:p>
        </w:tc>
        <w:tc>
          <w:tcPr>
            <w:tcW w:w="600" w:type="pct"/>
            <w:vAlign w:val="center"/>
          </w:tcPr>
          <w:p w14:paraId="17FE47B3" w14:textId="723B178C" w:rsidR="00F55567" w:rsidRDefault="00F55567" w:rsidP="00E31647">
            <w:pPr>
              <w:pStyle w:val="Descripcin"/>
              <w:spacing w:before="0"/>
              <w:jc w:val="right"/>
            </w:pPr>
            <w:bookmarkStart w:id="16" w:name="_Ref109895702"/>
            <w:r w:rsidRPr="00E31647">
              <w:rPr>
                <w:sz w:val="18"/>
                <w:szCs w:val="16"/>
              </w:rPr>
              <w:t>(</w:t>
            </w:r>
            <w:r w:rsidRPr="00E31647">
              <w:rPr>
                <w:sz w:val="18"/>
                <w:szCs w:val="16"/>
              </w:rPr>
              <w:fldChar w:fldCharType="begin"/>
            </w:r>
            <w:r w:rsidRPr="00E31647">
              <w:rPr>
                <w:sz w:val="18"/>
                <w:szCs w:val="16"/>
              </w:rPr>
              <w:instrText xml:space="preserve"> SEQ Equation \* ARABIC </w:instrText>
            </w:r>
            <w:r w:rsidRPr="00E31647">
              <w:rPr>
                <w:sz w:val="18"/>
                <w:szCs w:val="16"/>
              </w:rPr>
              <w:fldChar w:fldCharType="separate"/>
            </w:r>
            <w:r w:rsidR="003F100C">
              <w:rPr>
                <w:noProof/>
                <w:sz w:val="18"/>
                <w:szCs w:val="16"/>
              </w:rPr>
              <w:t>3</w:t>
            </w:r>
            <w:r w:rsidRPr="00E31647">
              <w:rPr>
                <w:sz w:val="18"/>
                <w:szCs w:val="16"/>
              </w:rPr>
              <w:fldChar w:fldCharType="end"/>
            </w:r>
            <w:r w:rsidRPr="00E31647">
              <w:rPr>
                <w:sz w:val="18"/>
                <w:szCs w:val="16"/>
              </w:rPr>
              <w:t>)</w:t>
            </w:r>
            <w:bookmarkEnd w:id="16"/>
          </w:p>
        </w:tc>
      </w:tr>
    </w:tbl>
    <w:p w14:paraId="07908698" w14:textId="4FE92BEA" w:rsidR="00F55567" w:rsidRDefault="00F55567" w:rsidP="00F55567"/>
    <w:p w14:paraId="55FA16C3" w14:textId="5B5D062A" w:rsidR="00A810E8" w:rsidRDefault="000C139F" w:rsidP="005F7F88">
      <w:r>
        <w:t>El</w:t>
      </w:r>
      <w:r w:rsidRPr="000C139F">
        <w:t xml:space="preserve"> valor de cada </w:t>
      </w:r>
      <w:r w:rsidR="00F43F41" w:rsidRPr="000C139F">
        <w:t>isolínea</w:t>
      </w:r>
      <w:r w:rsidRPr="000C139F">
        <w:t xml:space="preserve"> </w:t>
      </w:r>
      <w:r>
        <w:t>(</w:t>
      </w:r>
      <m:oMath>
        <m:sSub>
          <m:sSubPr>
            <m:ctrlPr>
              <w:rPr>
                <w:rFonts w:ascii="Cambria Math" w:hAnsi="Cambria Math"/>
              </w:rPr>
            </m:ctrlPr>
          </m:sSubPr>
          <m:e>
            <m:r>
              <w:rPr>
                <w:rFonts w:ascii="Cambria Math" w:hAnsi="Cambria Math"/>
              </w:rPr>
              <m:t>I</m:t>
            </m:r>
          </m:e>
          <m:sub>
            <m:r>
              <w:rPr>
                <w:rFonts w:ascii="Cambria Math" w:hAnsi="Cambria Math"/>
              </w:rPr>
              <m:t>V</m:t>
            </m:r>
          </m:sub>
        </m:sSub>
      </m:oMath>
      <w:r>
        <w:t xml:space="preserve">) </w:t>
      </w:r>
      <w:r w:rsidRPr="000C139F">
        <w:t xml:space="preserve">es definido por un conjunto de valores, establecidos por los </w:t>
      </w:r>
      <w:r w:rsidR="00F43F41" w:rsidRPr="000C139F">
        <w:t>m</w:t>
      </w:r>
      <w:r w:rsidR="00F43F41">
        <w:t>ú</w:t>
      </w:r>
      <w:r w:rsidR="00F43F41" w:rsidRPr="000C139F">
        <w:t>ltiplos</w:t>
      </w:r>
      <w:r w:rsidR="00C575AA">
        <w:t xml:space="preserve"> (</w:t>
      </w:r>
      <m:oMath>
        <m:r>
          <w:rPr>
            <w:rFonts w:ascii="Cambria Math" w:hAnsi="Cambria Math"/>
            <w:color w:val="000000" w:themeColor="text1"/>
            <w:sz w:val="18"/>
            <w:szCs w:val="18"/>
          </w:rPr>
          <m:t>k=0, 1, 2,…</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N</m:t>
            </m:r>
          </m:e>
          <m:sub>
            <m:r>
              <w:rPr>
                <w:rFonts w:ascii="Cambria Math" w:hAnsi="Cambria Math"/>
                <w:color w:val="000000" w:themeColor="text1"/>
                <w:sz w:val="18"/>
                <w:szCs w:val="18"/>
                <w:vertAlign w:val="subscript"/>
              </w:rPr>
              <m:t>iso</m:t>
            </m:r>
          </m:sub>
        </m:sSub>
        <m:r>
          <w:rPr>
            <w:rFonts w:ascii="Cambria Math" w:hAnsi="Cambria Math"/>
            <w:color w:val="000000" w:themeColor="text1"/>
            <w:sz w:val="18"/>
            <w:szCs w:val="18"/>
          </w:rPr>
          <m:t xml:space="preserve">-1) </m:t>
        </m:r>
      </m:oMath>
      <w:r w:rsidR="00C575AA">
        <w:t>)</w:t>
      </w:r>
      <w:r w:rsidRPr="000C139F">
        <w:t xml:space="preserve"> del intervalo de contorno y umbral, sin que estos </w:t>
      </w:r>
      <w:r w:rsidR="00BE4E67">
        <w:t>superen</w:t>
      </w:r>
      <w:r w:rsidRPr="000C139F">
        <w:t xml:space="preserve"> el límite superior</w:t>
      </w:r>
      <w:r w:rsidR="00CF251E">
        <w:t xml:space="preserve">, tal como se presenta en la ecuación </w:t>
      </w:r>
      <w:r w:rsidR="00CF251E">
        <w:fldChar w:fldCharType="begin"/>
      </w:r>
      <w:r w:rsidR="00CF251E">
        <w:instrText xml:space="preserve"> REF _Ref109895841 \h </w:instrText>
      </w:r>
      <w:r w:rsidR="00CF251E">
        <w:fldChar w:fldCharType="separate"/>
      </w:r>
      <w:r w:rsidR="003F100C" w:rsidRPr="00E31647">
        <w:rPr>
          <w:sz w:val="18"/>
          <w:szCs w:val="16"/>
        </w:rPr>
        <w:t>(</w:t>
      </w:r>
      <w:r w:rsidR="003F100C">
        <w:rPr>
          <w:noProof/>
          <w:sz w:val="18"/>
          <w:szCs w:val="16"/>
        </w:rPr>
        <w:t>4</w:t>
      </w:r>
      <w:r w:rsidR="003F100C" w:rsidRPr="00E31647">
        <w:rPr>
          <w:sz w:val="18"/>
          <w:szCs w:val="16"/>
        </w:rPr>
        <w:t>)</w:t>
      </w:r>
      <w:r w:rsidR="00CF251E">
        <w:fldChar w:fldCharType="end"/>
      </w:r>
      <w:r w:rsidRPr="000C139F">
        <w:t xml:space="preserve">. </w:t>
      </w:r>
    </w:p>
    <w:p w14:paraId="59FC63B3" w14:textId="5209E5E7" w:rsidR="00F55567" w:rsidRDefault="00F55567" w:rsidP="00F55567"/>
    <w:tbl>
      <w:tblPr>
        <w:tblStyle w:val="Tablaconcuadrcula"/>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
        <w:gridCol w:w="3509"/>
        <w:gridCol w:w="526"/>
      </w:tblGrid>
      <w:tr w:rsidR="00F55567" w14:paraId="32CE090F" w14:textId="77777777" w:rsidTr="00E31647">
        <w:trPr>
          <w:trHeight w:val="248"/>
        </w:trPr>
        <w:tc>
          <w:tcPr>
            <w:tcW w:w="400" w:type="pct"/>
            <w:vAlign w:val="center"/>
          </w:tcPr>
          <w:p w14:paraId="35A0DED8" w14:textId="77777777" w:rsidR="00F55567" w:rsidRDefault="00F55567" w:rsidP="00E31647">
            <w:pPr>
              <w:jc w:val="center"/>
            </w:pPr>
          </w:p>
        </w:tc>
        <w:tc>
          <w:tcPr>
            <w:tcW w:w="4000" w:type="pct"/>
            <w:vAlign w:val="center"/>
          </w:tcPr>
          <w:p w14:paraId="7791E1AD" w14:textId="5EA53C51" w:rsidR="00F55567" w:rsidRPr="000C139F" w:rsidRDefault="00E012BB" w:rsidP="00E31647">
            <w:pPr>
              <w:jc w:val="center"/>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V</m:t>
                    </m:r>
                  </m:sub>
                </m:sSub>
                <m:r>
                  <w:rPr>
                    <w:rFonts w:ascii="Cambria Math" w:hAnsi="Cambria Math"/>
                    <w:color w:val="000000" w:themeColor="text1"/>
                    <w:sz w:val="18"/>
                    <w:szCs w:val="18"/>
                  </w:rPr>
                  <m:t>=U+k∙</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w:rPr>
                        <w:rFonts w:ascii="Cambria Math" w:hAnsi="Cambria Math"/>
                        <w:color w:val="000000" w:themeColor="text1"/>
                        <w:sz w:val="18"/>
                        <w:szCs w:val="18"/>
                      </w:rPr>
                      <m:t>i</m:t>
                    </m:r>
                  </m:sub>
                </m:sSub>
              </m:oMath>
            </m:oMathPara>
          </w:p>
        </w:tc>
        <w:tc>
          <w:tcPr>
            <w:tcW w:w="600" w:type="pct"/>
            <w:vAlign w:val="center"/>
          </w:tcPr>
          <w:p w14:paraId="328BA88D" w14:textId="07C2CA57" w:rsidR="00F55567" w:rsidRDefault="00F55567" w:rsidP="00E31647">
            <w:pPr>
              <w:pStyle w:val="Descripcin"/>
              <w:spacing w:before="0"/>
              <w:jc w:val="right"/>
            </w:pPr>
            <w:bookmarkStart w:id="17" w:name="_Ref109895841"/>
            <w:r w:rsidRPr="00E31647">
              <w:rPr>
                <w:sz w:val="18"/>
                <w:szCs w:val="16"/>
              </w:rPr>
              <w:t>(</w:t>
            </w:r>
            <w:r w:rsidRPr="00E31647">
              <w:rPr>
                <w:sz w:val="18"/>
                <w:szCs w:val="16"/>
              </w:rPr>
              <w:fldChar w:fldCharType="begin"/>
            </w:r>
            <w:r w:rsidRPr="00E31647">
              <w:rPr>
                <w:sz w:val="18"/>
                <w:szCs w:val="16"/>
              </w:rPr>
              <w:instrText xml:space="preserve"> SEQ Equation \* ARABIC </w:instrText>
            </w:r>
            <w:r w:rsidRPr="00E31647">
              <w:rPr>
                <w:sz w:val="18"/>
                <w:szCs w:val="16"/>
              </w:rPr>
              <w:fldChar w:fldCharType="separate"/>
            </w:r>
            <w:r w:rsidR="003F100C">
              <w:rPr>
                <w:noProof/>
                <w:sz w:val="18"/>
                <w:szCs w:val="16"/>
              </w:rPr>
              <w:t>4</w:t>
            </w:r>
            <w:r w:rsidRPr="00E31647">
              <w:rPr>
                <w:sz w:val="18"/>
                <w:szCs w:val="16"/>
              </w:rPr>
              <w:fldChar w:fldCharType="end"/>
            </w:r>
            <w:r w:rsidRPr="00E31647">
              <w:rPr>
                <w:sz w:val="18"/>
                <w:szCs w:val="16"/>
              </w:rPr>
              <w:t>)</w:t>
            </w:r>
            <w:bookmarkEnd w:id="17"/>
          </w:p>
        </w:tc>
      </w:tr>
    </w:tbl>
    <w:p w14:paraId="60C5B15F" w14:textId="67E420B1" w:rsidR="00F55567" w:rsidRDefault="00F55567" w:rsidP="00F55567"/>
    <w:p w14:paraId="497A6A66" w14:textId="687113CF" w:rsidR="006C5F3B" w:rsidRDefault="006C5F3B" w:rsidP="00DD3A64">
      <w:r>
        <w:t xml:space="preserve">Estos valores de las isolíneas se emplean para construir planos paralelos que se intersecan con las amplitudes de los espectros (historial de vida del equipo en estudio). Definiendo asi, las coordenadas de las isolíneas y su comportamiento </w:t>
      </w:r>
      <w:r>
        <w:fldChar w:fldCharType="begin"/>
      </w:r>
      <w:r w:rsidR="006E6C5B">
        <w:instrText xml:space="preserve"> ADDIN ZOTERO_ITEM CSL_CITATION {"citationID":"wu7HtWNG","properties":{"formattedCitation":"[26]","plainCitation":"[26]","noteIndex":0},"citationItems":[{"id":363,"uris":["http://zotero.org/users/2130202/items/J2CM2D4E"],"itemData":{"id":363,"type":"article-journal","abstract":"Generalized techniques are developed whose use can simplify the solution of problems relating to contour maps. One of these techniques makes use of the topological properties of contour maps. The topology is represented by a graphical structure in which adjacent contour lines appear as connected nodes. Another generalized technique consists of utilizing geometrical properties to determine the charad'eristlcs of straight lines drawn on the contour map. Both of these techniques have been applied to the problem of locating the ground track of an aircraft from elevation readings obtained during a flight.","container-title":"Communications of the ACM","language":"en","page":"6","source":"Zotero","title":"Concepts of use in contour map processing","author":[{"family":"Morse","given":"Stephen P"}]}}],"schema":"https://github.com/citation-style-language/schema/raw/master/csl-citation.json"} </w:instrText>
      </w:r>
      <w:r>
        <w:fldChar w:fldCharType="separate"/>
      </w:r>
      <w:r w:rsidR="006E6C5B" w:rsidRPr="006E6C5B">
        <w:rPr>
          <w:rFonts w:cs="Times New Roman"/>
        </w:rPr>
        <w:t>[26]</w:t>
      </w:r>
      <w:r>
        <w:fldChar w:fldCharType="end"/>
      </w:r>
      <w:r>
        <w:t>.</w:t>
      </w:r>
    </w:p>
    <w:p w14:paraId="7385AC16" w14:textId="77777777" w:rsidR="000D7483" w:rsidRDefault="000D7483" w:rsidP="00DD3A64"/>
    <w:p w14:paraId="50FB1DB7" w14:textId="367AA901" w:rsidR="00425903" w:rsidRDefault="00F82704" w:rsidP="00F55567">
      <w:r>
        <w:t xml:space="preserve">En la construcción de los mapas de evolución de falla asociados a cada armónico se ha considerado la normalización de la frecuencia de estos. Esto con el fin de considerar el deslizamiento en la frecuencia de repetición de los </w:t>
      </w:r>
      <w:r w:rsidRPr="0053789A">
        <w:t>armónicos</w:t>
      </w:r>
      <w:r w:rsidR="0053789A" w:rsidRPr="0053789A">
        <w:t xml:space="preserve"> </w:t>
      </w:r>
      <w:r w:rsidR="0053789A" w:rsidRPr="00C81E52">
        <w:t>(</w:t>
      </w:r>
      <w:r w:rsidR="0053789A" w:rsidRPr="00C81E52">
        <w:fldChar w:fldCharType="begin"/>
      </w:r>
      <w:r w:rsidR="0053789A" w:rsidRPr="00C81E52">
        <w:instrText xml:space="preserve"> REF _Ref107918182 \h  \* MERGEFORMAT </w:instrText>
      </w:r>
      <w:r w:rsidR="0053789A" w:rsidRPr="00C81E52">
        <w:fldChar w:fldCharType="separate"/>
      </w:r>
      <w:r w:rsidR="003F100C" w:rsidRPr="003F100C">
        <w:rPr>
          <w:b/>
          <w:bCs/>
          <w:sz w:val="18"/>
        </w:rPr>
        <w:t>Figura 4</w:t>
      </w:r>
      <w:r w:rsidR="0053789A" w:rsidRPr="00C81E52">
        <w:fldChar w:fldCharType="end"/>
      </w:r>
      <w:r w:rsidR="0053789A" w:rsidRPr="00C81E52">
        <w:t>)</w:t>
      </w:r>
      <w:r w:rsidRPr="00C81E52">
        <w:t>.</w:t>
      </w:r>
      <w:r w:rsidRPr="0053789A">
        <w:t xml:space="preserve"> Este</w:t>
      </w:r>
      <w:r>
        <w:t xml:space="preserve"> </w:t>
      </w:r>
      <w:r>
        <w:lastRenderedPageBreak/>
        <w:t xml:space="preserve">deslizamiento es generado por la variación del diámetro de rodadura con el ángulo de carga entre las pistas de rodadura y los elementos rodantes </w:t>
      </w:r>
      <w:r>
        <w:fldChar w:fldCharType="begin"/>
      </w:r>
      <w:r w:rsidR="006E6C5B">
        <w:instrText xml:space="preserve"> ADDIN ZOTERO_ITEM CSL_CITATION {"citationID":"gBvkHjsp","properties":{"formattedCitation":"[18]","plainCitation":"[18]","noteIndex":0},"citationItems":[{"id":157,"uris":["http://zotero.org/users/2130202/items/QKEJGQZL"],"itemData":{"id":157,"type":"article-journal","abstract":"This tutorial is intended to guide the reader in the diagnostic analysis of acceleration signals from rolling element bearings, in particular in the presence of strong masking signals from other machine components such as gears. Rather than being a review of all the current literature on bearing diagnostics, its purpose is to explain the background for a very powerful procedure which is successful in the majority of cases. The latter contention is illustrated by the application to a number of very different case histories, from very low speed to very high speed machines. The speciﬁc characteristics of rolling element bearing signals are explained in great detail, in particular the fact that they are not periodic, but stochastic, a fact which allows them to be separated from deterministic signals such as from gears. They can be modelled as cyclostationary for some purposes, but are in fact not strictly cyclostationary (at least for localised defects) so the term pseudo-cyclostationary has been coined. An appendix on cyclostationarity is included. A number of techniques are described for the separation, of which the discrete/random separation (DRS) method is usually most efﬁcient. This sometimes requires the effects of small speed ﬂuctuations to be removed in advance, which can be achieved by order tracking, and so this topic is also ampliﬁed in an appendix. Signals from localised faults in bearings are impulsive, at least at the source, so techniques are described to identify the frequency bands in which this impulsivity is most marked, using spectral kurtosis. For very high speed bearings, the impulse responses elicited by the sharp impacts in the bearings may have a comparable length to their separation, and the minimum entropy deconvolution technique may be found useful to remove the smearing effects of the (unknown) transmission path. The ﬁnal diagnosis is based on ‘‘envelope analysis’’ of the optimally ﬁltered signal, but despite the fact that this technique has been used for 40 years in analogue form, the advantages of more recent digital implementations are explained.","container-title":"Mechanical Systems and Signal Processing","DOI":"10.1016/j.ymssp.2010.07.017","ISSN":"08883270","issue":"2","journalAbbreviation":"Mechanical Systems and Signal Processing","language":"en","page":"485-520","source":"DOI.org (Crossref)","title":"Rolling element bearing diagnostics—A tutorial","volume":"25","author":[{"family":"Randall","given":"Robert B."},{"family":"Antoni","given":"Jérôme"}],"issued":{"date-parts":[["2011",2]]}}}],"schema":"https://github.com/citation-style-language/schema/raw/master/csl-citation.json"} </w:instrText>
      </w:r>
      <w:r>
        <w:fldChar w:fldCharType="separate"/>
      </w:r>
      <w:r w:rsidR="006E6C5B" w:rsidRPr="006E6C5B">
        <w:rPr>
          <w:rFonts w:cs="Times New Roman"/>
        </w:rPr>
        <w:t>[18]</w:t>
      </w:r>
      <w:r>
        <w:fldChar w:fldCharType="end"/>
      </w:r>
      <w:r>
        <w:t>.</w:t>
      </w:r>
    </w:p>
    <w:p w14:paraId="21096FC3" w14:textId="162C5DB5" w:rsidR="00F45F8B" w:rsidRDefault="00F155D7" w:rsidP="00425903">
      <w:pPr>
        <w:jc w:val="center"/>
      </w:pPr>
      <w:r>
        <w:rPr>
          <w:noProof/>
        </w:rPr>
        <w:drawing>
          <wp:inline distT="0" distB="0" distL="0" distR="0" wp14:anchorId="6AF879DB" wp14:editId="6733F22E">
            <wp:extent cx="1308100" cy="1207949"/>
            <wp:effectExtent l="0" t="0" r="6350" b="0"/>
            <wp:docPr id="52" name="Gráfico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96DAC541-7B7A-43D3-8B79-37D633B846F1}">
                          <asvg:svgBlip xmlns:asvg="http://schemas.microsoft.com/office/drawing/2016/SVG/main" r:embed="rId20"/>
                        </a:ext>
                      </a:extLst>
                    </a:blip>
                    <a:srcRect l="50882" t="4025" r="5127" b="48312"/>
                    <a:stretch/>
                  </pic:blipFill>
                  <pic:spPr bwMode="auto">
                    <a:xfrm>
                      <a:off x="0" y="0"/>
                      <a:ext cx="1311844" cy="1211407"/>
                    </a:xfrm>
                    <a:prstGeom prst="rect">
                      <a:avLst/>
                    </a:prstGeom>
                    <a:ln>
                      <a:noFill/>
                    </a:ln>
                    <a:extLst>
                      <a:ext uri="{53640926-AAD7-44D8-BBD7-CCE9431645EC}">
                        <a14:shadowObscured xmlns:a14="http://schemas.microsoft.com/office/drawing/2010/main"/>
                      </a:ext>
                    </a:extLst>
                  </pic:spPr>
                </pic:pic>
              </a:graphicData>
            </a:graphic>
          </wp:inline>
        </w:drawing>
      </w:r>
      <w:r w:rsidR="00425903">
        <w:t xml:space="preserve">  </w:t>
      </w:r>
      <w:r w:rsidR="00425903">
        <w:rPr>
          <w:noProof/>
        </w:rPr>
        <w:drawing>
          <wp:inline distT="0" distB="0" distL="0" distR="0" wp14:anchorId="4B871691" wp14:editId="6DA8DDF8">
            <wp:extent cx="1290516" cy="1242695"/>
            <wp:effectExtent l="0" t="0" r="5080" b="0"/>
            <wp:docPr id="63" name="Gráfico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96DAC541-7B7A-43D3-8B79-37D633B846F1}">
                          <asvg:svgBlip xmlns:asvg="http://schemas.microsoft.com/office/drawing/2016/SVG/main" r:embed="rId18"/>
                        </a:ext>
                      </a:extLst>
                    </a:blip>
                    <a:srcRect l="50182" t="2488" r="5656" b="48934"/>
                    <a:stretch/>
                  </pic:blipFill>
                  <pic:spPr bwMode="auto">
                    <a:xfrm>
                      <a:off x="0" y="0"/>
                      <a:ext cx="1297242" cy="1249172"/>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179"/>
      </w:tblGrid>
      <w:tr w:rsidR="00F80C12" w:rsidRPr="00F155D7" w14:paraId="46A87CBE" w14:textId="77777777" w:rsidTr="00FB6DE1">
        <w:tc>
          <w:tcPr>
            <w:tcW w:w="2178" w:type="dxa"/>
          </w:tcPr>
          <w:p w14:paraId="252DDD86" w14:textId="77777777" w:rsidR="00F80C12" w:rsidRPr="00F155D7" w:rsidRDefault="00F80C12" w:rsidP="00FB6DE1">
            <w:pPr>
              <w:jc w:val="center"/>
              <w:rPr>
                <w:sz w:val="18"/>
                <w:szCs w:val="18"/>
              </w:rPr>
            </w:pPr>
            <w:r w:rsidRPr="00F155D7">
              <w:rPr>
                <w:sz w:val="18"/>
                <w:szCs w:val="18"/>
              </w:rPr>
              <w:t xml:space="preserve">(a) </w:t>
            </w:r>
          </w:p>
        </w:tc>
        <w:tc>
          <w:tcPr>
            <w:tcW w:w="2179" w:type="dxa"/>
          </w:tcPr>
          <w:p w14:paraId="6B9823F6" w14:textId="77777777" w:rsidR="00F80C12" w:rsidRPr="00F155D7" w:rsidRDefault="00F80C12" w:rsidP="00FB6DE1">
            <w:pPr>
              <w:jc w:val="center"/>
              <w:rPr>
                <w:sz w:val="18"/>
                <w:szCs w:val="18"/>
              </w:rPr>
            </w:pPr>
            <w:r w:rsidRPr="00F155D7">
              <w:rPr>
                <w:sz w:val="18"/>
                <w:szCs w:val="18"/>
              </w:rPr>
              <w:t xml:space="preserve">(b) </w:t>
            </w:r>
          </w:p>
        </w:tc>
      </w:tr>
    </w:tbl>
    <w:p w14:paraId="48C6C604" w14:textId="47B91CC9" w:rsidR="00F80C12" w:rsidRPr="00CD2395" w:rsidRDefault="00F80C12" w:rsidP="00CD2395">
      <w:pPr>
        <w:pStyle w:val="Descripcin"/>
        <w:jc w:val="center"/>
        <w:rPr>
          <w:sz w:val="18"/>
          <w:szCs w:val="16"/>
          <w:lang w:val="es-CO"/>
        </w:rPr>
      </w:pPr>
      <w:bookmarkStart w:id="18" w:name="_Ref107918182"/>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4</w:t>
      </w:r>
      <w:r w:rsidRPr="00CD2395">
        <w:rPr>
          <w:b/>
          <w:bCs/>
          <w:sz w:val="18"/>
          <w:szCs w:val="16"/>
          <w:lang w:val="es-CO"/>
        </w:rPr>
        <w:fldChar w:fldCharType="end"/>
      </w:r>
      <w:bookmarkEnd w:id="18"/>
      <w:r w:rsidRPr="00CD2395">
        <w:rPr>
          <w:b/>
          <w:bCs/>
          <w:sz w:val="18"/>
          <w:szCs w:val="16"/>
          <w:lang w:val="es-CO"/>
        </w:rPr>
        <w:t xml:space="preserve">. </w:t>
      </w:r>
      <w:r w:rsidRPr="00CD2395">
        <w:rPr>
          <w:sz w:val="18"/>
          <w:szCs w:val="16"/>
          <w:lang w:val="es-CO"/>
        </w:rPr>
        <w:t xml:space="preserve">Efecto del desfase de </w:t>
      </w:r>
      <w:r w:rsidR="00A352E7" w:rsidRPr="00CD2395">
        <w:rPr>
          <w:sz w:val="18"/>
          <w:szCs w:val="16"/>
          <w:lang w:val="es-CO"/>
        </w:rPr>
        <w:t>armónicos</w:t>
      </w:r>
      <w:r w:rsidRPr="00CD2395">
        <w:rPr>
          <w:sz w:val="18"/>
          <w:szCs w:val="16"/>
          <w:lang w:val="es-CO"/>
        </w:rPr>
        <w:t xml:space="preserve"> en la </w:t>
      </w:r>
      <w:r w:rsidR="00A352E7" w:rsidRPr="00CD2395">
        <w:rPr>
          <w:sz w:val="18"/>
          <w:szCs w:val="16"/>
          <w:lang w:val="es-CO"/>
        </w:rPr>
        <w:t>construcción</w:t>
      </w:r>
      <w:r w:rsidRPr="00CD2395">
        <w:rPr>
          <w:sz w:val="18"/>
          <w:szCs w:val="16"/>
          <w:lang w:val="es-CO"/>
        </w:rPr>
        <w:t xml:space="preserve"> de mapas de </w:t>
      </w:r>
      <w:r w:rsidR="00A352E7" w:rsidRPr="00CD2395">
        <w:rPr>
          <w:sz w:val="18"/>
          <w:szCs w:val="16"/>
          <w:lang w:val="es-CO"/>
        </w:rPr>
        <w:t>evolución</w:t>
      </w:r>
      <w:r w:rsidRPr="00CD2395">
        <w:rPr>
          <w:sz w:val="18"/>
          <w:szCs w:val="16"/>
          <w:lang w:val="es-CO"/>
        </w:rPr>
        <w:t xml:space="preserve"> de falla, (a) sin normalizar y (b) normalizado.</w:t>
      </w:r>
    </w:p>
    <w:p w14:paraId="39A01E3C" w14:textId="77777777" w:rsidR="00AA5752" w:rsidRDefault="00AA5752" w:rsidP="00F55567"/>
    <w:p w14:paraId="718DBE85" w14:textId="1D328CDA" w:rsidR="00A810E8" w:rsidRDefault="0063031B" w:rsidP="00BA7A07">
      <w:pPr>
        <w:pStyle w:val="Ttulo3"/>
      </w:pPr>
      <w:r>
        <w:t xml:space="preserve">Tratamiento </w:t>
      </w:r>
      <w:r w:rsidR="00A810E8">
        <w:t xml:space="preserve">del registro </w:t>
      </w:r>
      <w:r>
        <w:t>a eva</w:t>
      </w:r>
      <w:r w:rsidR="00582B95">
        <w:t>l</w:t>
      </w:r>
      <w:r>
        <w:t>uar</w:t>
      </w:r>
    </w:p>
    <w:p w14:paraId="470DA55D" w14:textId="0490F177" w:rsidR="00A810E8" w:rsidRDefault="00A810E8" w:rsidP="002E2C39"/>
    <w:p w14:paraId="7BF35D26" w14:textId="7AAB3969" w:rsidR="00C468A3" w:rsidRDefault="001D1AFB" w:rsidP="00C468A3">
      <w:r>
        <w:t>El registro para diagnosticar</w:t>
      </w:r>
      <w:r w:rsidR="008936A4">
        <w:t xml:space="preserve"> </w:t>
      </w:r>
      <w:r w:rsidR="00EA3EF2">
        <w:t xml:space="preserve">también </w:t>
      </w:r>
      <w:r w:rsidR="008936A4">
        <w:t>se eval</w:t>
      </w:r>
      <w:r w:rsidR="00582B95">
        <w:t>ú</w:t>
      </w:r>
      <w:r w:rsidR="008936A4">
        <w:t>a según los valores de las isolíneas</w:t>
      </w:r>
      <w:r w:rsidR="007C7D2A">
        <w:t xml:space="preserve"> estimadas</w:t>
      </w:r>
      <w:r w:rsidR="00582B95">
        <w:t xml:space="preserve">. Esto permite identificar </w:t>
      </w:r>
      <w:r>
        <w:t xml:space="preserve">los </w:t>
      </w:r>
      <w:r w:rsidR="00582B95" w:rsidRPr="00582B95">
        <w:rPr>
          <w:i/>
          <w:iCs/>
        </w:rPr>
        <w:t>puntos de an</w:t>
      </w:r>
      <w:r w:rsidR="000817A5">
        <w:rPr>
          <w:i/>
          <w:iCs/>
        </w:rPr>
        <w:t>á</w:t>
      </w:r>
      <w:r w:rsidR="00582B95" w:rsidRPr="00582B95">
        <w:rPr>
          <w:i/>
          <w:iCs/>
        </w:rPr>
        <w:t>lisis</w:t>
      </w:r>
      <w:r w:rsidR="00582B95">
        <w:t xml:space="preserve"> asociados a la intersecci</w:t>
      </w:r>
      <w:r w:rsidR="000817A5">
        <w:t>ó</w:t>
      </w:r>
      <w:r w:rsidR="00582B95">
        <w:t>n de los valores de las isol</w:t>
      </w:r>
      <w:r w:rsidR="000817A5">
        <w:t>í</w:t>
      </w:r>
      <w:r w:rsidR="00582B95">
        <w:t>neas y la amplitud de la frecuencia en estudio, tal como se observ</w:t>
      </w:r>
      <w:r w:rsidR="000B4D23">
        <w:t>a</w:t>
      </w:r>
      <w:r w:rsidR="00582B95">
        <w:t xml:space="preserve"> en la</w:t>
      </w:r>
      <w:r w:rsidR="00397A3B">
        <w:t xml:space="preserve"> </w:t>
      </w:r>
      <w:r w:rsidR="00397A3B">
        <w:fldChar w:fldCharType="begin"/>
      </w:r>
      <w:r w:rsidR="00397A3B">
        <w:instrText xml:space="preserve"> REF _Ref107336802 \h </w:instrText>
      </w:r>
      <w:r w:rsidR="00397A3B">
        <w:fldChar w:fldCharType="separate"/>
      </w:r>
      <w:r w:rsidR="003F100C" w:rsidRPr="00CD2395">
        <w:rPr>
          <w:b/>
          <w:bCs/>
          <w:sz w:val="18"/>
          <w:szCs w:val="16"/>
          <w:lang w:val="es-CO"/>
        </w:rPr>
        <w:t xml:space="preserve">Figura </w:t>
      </w:r>
      <w:r w:rsidR="003F100C">
        <w:rPr>
          <w:b/>
          <w:bCs/>
          <w:noProof/>
          <w:sz w:val="18"/>
          <w:szCs w:val="16"/>
          <w:lang w:val="es-CO"/>
        </w:rPr>
        <w:t>5</w:t>
      </w:r>
      <w:r w:rsidR="00397A3B">
        <w:fldChar w:fldCharType="end"/>
      </w:r>
      <w:r w:rsidR="000817A5">
        <w:t>.</w:t>
      </w:r>
      <w:r w:rsidR="005053A1">
        <w:t xml:space="preserve"> </w:t>
      </w:r>
      <w:r w:rsidR="00C468A3">
        <w:t xml:space="preserve">De esta forma, los puntos de análisis </w:t>
      </w:r>
      <w:r w:rsidR="00353D80">
        <w:t>se conforman de</w:t>
      </w:r>
      <w:r w:rsidR="00C468A3">
        <w:t xml:space="preserve"> dos coordenadas, frecuencia y la amplitud, asociadas a cada valor de isolínea.</w:t>
      </w:r>
    </w:p>
    <w:p w14:paraId="5F32CE03" w14:textId="67C3BB73" w:rsidR="00BE628F" w:rsidRDefault="00152B8A" w:rsidP="004C3CDF">
      <w:r>
        <w:rPr>
          <w:noProof/>
        </w:rPr>
        <w:drawing>
          <wp:inline distT="0" distB="0" distL="0" distR="0" wp14:anchorId="6D09EA69" wp14:editId="4A7B082D">
            <wp:extent cx="2773045" cy="1709530"/>
            <wp:effectExtent l="0" t="0" r="8255" b="5080"/>
            <wp:docPr id="60" name="Gráfico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2773314" cy="1709696"/>
                    </a:xfrm>
                    <a:prstGeom prst="rect">
                      <a:avLst/>
                    </a:prstGeom>
                  </pic:spPr>
                </pic:pic>
              </a:graphicData>
            </a:graphic>
          </wp:inline>
        </w:drawing>
      </w:r>
    </w:p>
    <w:p w14:paraId="0F6454F3" w14:textId="7BF3D1DC" w:rsidR="007C7D2A" w:rsidRPr="00CD2395" w:rsidRDefault="00397A3B" w:rsidP="00CD2395">
      <w:pPr>
        <w:pStyle w:val="Descripcin"/>
        <w:jc w:val="center"/>
        <w:rPr>
          <w:sz w:val="18"/>
          <w:szCs w:val="16"/>
          <w:lang w:val="es-CO"/>
        </w:rPr>
      </w:pPr>
      <w:bookmarkStart w:id="19" w:name="_Ref107336802"/>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5</w:t>
      </w:r>
      <w:r w:rsidRPr="00CD2395">
        <w:rPr>
          <w:b/>
          <w:bCs/>
          <w:sz w:val="18"/>
          <w:szCs w:val="16"/>
          <w:lang w:val="es-CO"/>
        </w:rPr>
        <w:fldChar w:fldCharType="end"/>
      </w:r>
      <w:bookmarkEnd w:id="19"/>
      <w:r w:rsidRPr="00CD2395">
        <w:rPr>
          <w:b/>
          <w:bCs/>
          <w:sz w:val="18"/>
          <w:szCs w:val="16"/>
          <w:lang w:val="es-CO"/>
        </w:rPr>
        <w:t xml:space="preserve">. </w:t>
      </w:r>
      <w:r w:rsidRPr="00CD2395">
        <w:rPr>
          <w:sz w:val="18"/>
          <w:szCs w:val="16"/>
          <w:lang w:val="es-CO"/>
        </w:rPr>
        <w:t>Identificación de los puntos de análisis del espectro en estudio</w:t>
      </w:r>
      <w:r w:rsidR="00563BED" w:rsidRPr="00CD2395">
        <w:rPr>
          <w:sz w:val="18"/>
          <w:szCs w:val="16"/>
          <w:lang w:val="es-CO"/>
        </w:rPr>
        <w:t xml:space="preserve"> (registro a 500rpm y nivel de falla</w:t>
      </w:r>
      <w:r w:rsidR="00665F3C" w:rsidRPr="00CD2395">
        <w:rPr>
          <w:sz w:val="18"/>
          <w:szCs w:val="16"/>
          <w:lang w:val="es-CO"/>
        </w:rPr>
        <w:t xml:space="preserve"> F2</w:t>
      </w:r>
      <w:r w:rsidR="00563BED" w:rsidRPr="00CD2395">
        <w:rPr>
          <w:sz w:val="18"/>
          <w:szCs w:val="16"/>
          <w:lang w:val="es-CO"/>
        </w:rPr>
        <w:t>)</w:t>
      </w:r>
      <w:r w:rsidRPr="00CD2395">
        <w:rPr>
          <w:sz w:val="18"/>
          <w:szCs w:val="16"/>
          <w:lang w:val="es-CO"/>
        </w:rPr>
        <w:t>.</w:t>
      </w:r>
    </w:p>
    <w:p w14:paraId="6491B6F6" w14:textId="2620D71F" w:rsidR="00A810E8" w:rsidRDefault="00A810E8" w:rsidP="002E2C39"/>
    <w:p w14:paraId="46BD72AC" w14:textId="3041F521" w:rsidR="00A810E8" w:rsidRDefault="0063031B" w:rsidP="00BA7A07">
      <w:pPr>
        <w:pStyle w:val="Ttulo3"/>
      </w:pPr>
      <w:r>
        <w:t>Diagn</w:t>
      </w:r>
      <w:r w:rsidR="005627C6">
        <w:t>ós</w:t>
      </w:r>
      <w:r>
        <w:t>tico del nivel de falla</w:t>
      </w:r>
    </w:p>
    <w:p w14:paraId="34589E4B" w14:textId="6CE4F8A3" w:rsidR="00A810E8" w:rsidRDefault="00A810E8" w:rsidP="002E2C39"/>
    <w:p w14:paraId="7014DBCD" w14:textId="77777777" w:rsidR="00395A7F" w:rsidRDefault="00A827EC" w:rsidP="00F46BB2">
      <w:r>
        <w:t xml:space="preserve">Esta fase comprende la </w:t>
      </w:r>
      <w:r w:rsidR="00610EBD">
        <w:t>identificaci</w:t>
      </w:r>
      <w:r w:rsidR="00A901CF">
        <w:t>ó</w:t>
      </w:r>
      <w:r w:rsidR="00610EBD">
        <w:t>n de la relaci</w:t>
      </w:r>
      <w:r w:rsidR="002B5B1E">
        <w:t>ó</w:t>
      </w:r>
      <w:r w:rsidR="00610EBD">
        <w:t xml:space="preserve">n existente entre los puntos de análisis (registro en estudio) y los valores </w:t>
      </w:r>
      <w:r w:rsidR="000C2A85">
        <w:t>de las isol</w:t>
      </w:r>
      <w:r w:rsidR="0047446C">
        <w:t>í</w:t>
      </w:r>
      <w:r w:rsidR="000C2A85">
        <w:t xml:space="preserve">neas que conforman </w:t>
      </w:r>
      <w:r w:rsidR="00B65934">
        <w:t>los mapas de evoluci</w:t>
      </w:r>
      <w:r w:rsidR="000C2A85">
        <w:t>ó</w:t>
      </w:r>
      <w:r w:rsidR="00B65934">
        <w:t>n de falla.</w:t>
      </w:r>
      <w:r w:rsidR="002B5B1E">
        <w:t xml:space="preserve"> </w:t>
      </w:r>
      <w:r w:rsidR="00511238">
        <w:t xml:space="preserve"> </w:t>
      </w:r>
    </w:p>
    <w:p w14:paraId="3EAD3488" w14:textId="77777777" w:rsidR="00395A7F" w:rsidRDefault="00395A7F" w:rsidP="00F46BB2"/>
    <w:p w14:paraId="6F1D6B34" w14:textId="6C895B43" w:rsidR="00B76E5D" w:rsidRDefault="00511238" w:rsidP="00511238">
      <w:r>
        <w:t xml:space="preserve">En </w:t>
      </w:r>
      <w:r w:rsidRPr="00444EB8">
        <w:fldChar w:fldCharType="begin"/>
      </w:r>
      <w:r w:rsidR="006E6C5B">
        <w:instrText xml:space="preserve"> ADDIN ZOTERO_ITEM CSL_CITATION {"citationID":"4Xzwygef","properties":{"formattedCitation":"[14]","plainCitation":"[14]","noteIndex":0},"citationItems":[{"id":426,"uris":["http://zotero.org/users/2130202/items/WHLBVTRA"],"itemData":{"id":426,"type":"article-journal","abstract":"Increasing industrial competitiveness has led to an increased global interest in condition monitoring. In this sector, rotating machinery plays an important role, where the bearing is one of the most critical components. Many vibration-based signal treatments are already being used to identify features associated with bearing faults. The information embedded in such features are employed in the construction of health indicators, which allow for evaluation of the current operating status of the machine. In this work, the use of contour maps to represent the diagnosis map of a bearing, used as a health map, is presented for the first time. The results show that the proposed method is promising, allowing for the satisfactory detection and evaluation of the severity of bearing damage. In this initial stage of the research, our results suggest that this method can improve the classification of bearing faults and, therefore, optimise maintenance processes.","container-title":"Applied Sciences","DOI":"10.3390/app11146452","issue":"14","language":"en","license":"http://creativecommons.org/licenses/by/3.0/","note":"number: 14\npublisher: Multidisciplinary Digital Publishing Institute","page":"6452","source":"www.mdpi.com","title":"Bearing Severity Fault Evaluation Using Contour Maps—Case Study","volume":"11","author":[{"family":"Soto-Ocampo","given":"César Ricardo"},{"family":"Cano-Moreno","given":"Juan David"},{"family":"Mera","given":"José Manuel"},{"family":"Maroto","given":"Joaquín"}],"issued":{"date-parts":[["2021",1]]}}}],"schema":"https://github.com/citation-style-language/schema/raw/master/csl-citation.json"} </w:instrText>
      </w:r>
      <w:r w:rsidRPr="00444EB8">
        <w:fldChar w:fldCharType="separate"/>
      </w:r>
      <w:r w:rsidR="006E6C5B" w:rsidRPr="006E6C5B">
        <w:rPr>
          <w:rFonts w:cs="Times New Roman"/>
        </w:rPr>
        <w:t>[14]</w:t>
      </w:r>
      <w:r w:rsidRPr="00444EB8">
        <w:fldChar w:fldCharType="end"/>
      </w:r>
      <w:r>
        <w:t xml:space="preserve">, esta fase es desarrollada mediante </w:t>
      </w:r>
      <w:r w:rsidRPr="00FF1AC8">
        <w:t xml:space="preserve">aproximación de puntos. </w:t>
      </w:r>
      <w:r w:rsidR="00B76E5D" w:rsidRPr="00FF1AC8">
        <w:t>L</w:t>
      </w:r>
      <w:r w:rsidRPr="00FF1AC8">
        <w:t>as isolíneas del mapa de evolución de falla están asociadas a un nivel de</w:t>
      </w:r>
      <w:r w:rsidRPr="00511238">
        <w:t xml:space="preserve"> amplitud, y los puntos que la conforman poseen coordenadas en frecuencia y nivel de falla</w:t>
      </w:r>
      <w:r>
        <w:t>. Por otro lado, las coordenadas de los puntos de análisis denotan frecuencia y amplitud. Por consiguiente, al relacionar la coordenada “</w:t>
      </w:r>
      <w:r>
        <w:rPr>
          <w:i/>
          <w:iCs/>
        </w:rPr>
        <w:t>amplitud</w:t>
      </w:r>
      <w:r>
        <w:t xml:space="preserve">” de los puntos de análisis con su respectiva isolínea, y sobre esta isolínea se relaciona la coordenada frecuencia (puntos de análisis), </w:t>
      </w:r>
      <w:r w:rsidRPr="00511238">
        <w:t>buscando la frecuencia correspondiente o a su vez la frecuencia más cercana</w:t>
      </w:r>
      <w:r>
        <w:t xml:space="preserve">, se estable una relación con </w:t>
      </w:r>
      <w:r w:rsidR="00B76E5D">
        <w:t>el</w:t>
      </w:r>
      <w:r>
        <w:t xml:space="preserve"> nivel de falla</w:t>
      </w:r>
      <w:r w:rsidR="00B76E5D">
        <w:t>.</w:t>
      </w:r>
    </w:p>
    <w:p w14:paraId="5228D46E" w14:textId="77777777" w:rsidR="00B76E5D" w:rsidRDefault="00B76E5D" w:rsidP="00511238"/>
    <w:p w14:paraId="326D8941" w14:textId="366C5218" w:rsidR="00511238" w:rsidRDefault="00DB5526" w:rsidP="0059721E">
      <w:r>
        <w:rPr>
          <w:noProof/>
        </w:rPr>
        <w:drawing>
          <wp:inline distT="0" distB="0" distL="0" distR="0" wp14:anchorId="1407094A" wp14:editId="344AD8CF">
            <wp:extent cx="2762250" cy="2493314"/>
            <wp:effectExtent l="0" t="0" r="0" b="2540"/>
            <wp:docPr id="62" name="Gráfico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96DAC541-7B7A-43D3-8B79-37D633B846F1}">
                          <asvg:svgBlip xmlns:asvg="http://schemas.microsoft.com/office/drawing/2016/SVG/main" r:embed="rId24"/>
                        </a:ext>
                      </a:extLst>
                    </a:blip>
                    <a:srcRect l="4668" t="6988" r="5432"/>
                    <a:stretch/>
                  </pic:blipFill>
                  <pic:spPr bwMode="auto">
                    <a:xfrm>
                      <a:off x="0" y="0"/>
                      <a:ext cx="2767009" cy="2497610"/>
                    </a:xfrm>
                    <a:prstGeom prst="rect">
                      <a:avLst/>
                    </a:prstGeom>
                    <a:ln>
                      <a:noFill/>
                    </a:ln>
                    <a:extLst>
                      <a:ext uri="{53640926-AAD7-44D8-BBD7-CCE9431645EC}">
                        <a14:shadowObscured xmlns:a14="http://schemas.microsoft.com/office/drawing/2010/main"/>
                      </a:ext>
                    </a:extLst>
                  </pic:spPr>
                </pic:pic>
              </a:graphicData>
            </a:graphic>
          </wp:inline>
        </w:drawing>
      </w:r>
      <w:r w:rsidR="00F976FA">
        <w:t xml:space="preserve"> </w:t>
      </w:r>
      <w:r w:rsidR="003662E2" w:rsidRPr="00411605">
        <w:rPr>
          <w:noProof/>
        </w:rPr>
        <w:t xml:space="preserve"> </w:t>
      </w:r>
    </w:p>
    <w:p w14:paraId="2F3762E6" w14:textId="73614B2E" w:rsidR="00511238" w:rsidRPr="00CD2395" w:rsidRDefault="00511238" w:rsidP="00CD2395">
      <w:pPr>
        <w:pStyle w:val="Descripcin"/>
        <w:jc w:val="center"/>
        <w:rPr>
          <w:b/>
          <w:bCs/>
          <w:sz w:val="18"/>
          <w:szCs w:val="16"/>
          <w:lang w:val="es-CO"/>
        </w:rPr>
      </w:pPr>
      <w:bookmarkStart w:id="20" w:name="_Ref109465692"/>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6</w:t>
      </w:r>
      <w:r w:rsidRPr="00CD2395">
        <w:rPr>
          <w:b/>
          <w:bCs/>
          <w:sz w:val="18"/>
          <w:szCs w:val="16"/>
          <w:lang w:val="es-CO"/>
        </w:rPr>
        <w:fldChar w:fldCharType="end"/>
      </w:r>
      <w:bookmarkEnd w:id="20"/>
      <w:r w:rsidRPr="00CD2395">
        <w:rPr>
          <w:b/>
          <w:bCs/>
          <w:sz w:val="18"/>
          <w:szCs w:val="16"/>
          <w:lang w:val="es-CO"/>
        </w:rPr>
        <w:t xml:space="preserve">. </w:t>
      </w:r>
      <w:r w:rsidRPr="00CD2395">
        <w:rPr>
          <w:sz w:val="18"/>
          <w:szCs w:val="16"/>
          <w:lang w:val="es-CO"/>
        </w:rPr>
        <w:t>Representación de la relación entre los puntos de análisis y su respectivo mapa de evolución de falla.</w:t>
      </w:r>
      <w:r w:rsidRPr="00CD2395">
        <w:rPr>
          <w:b/>
          <w:bCs/>
          <w:sz w:val="18"/>
          <w:szCs w:val="16"/>
          <w:lang w:val="es-CO"/>
        </w:rPr>
        <w:t xml:space="preserve"> </w:t>
      </w:r>
    </w:p>
    <w:p w14:paraId="48AA2440" w14:textId="325F5F6A" w:rsidR="00511238" w:rsidRDefault="00511238" w:rsidP="00F46BB2"/>
    <w:p w14:paraId="59608FF4" w14:textId="64B8B5F5" w:rsidR="00D033A8" w:rsidRDefault="00D033A8" w:rsidP="00D033A8">
      <w:r>
        <w:t xml:space="preserve">En la </w:t>
      </w:r>
      <w:r>
        <w:fldChar w:fldCharType="begin"/>
      </w:r>
      <w:r>
        <w:instrText xml:space="preserve"> REF _Ref109465692 \h </w:instrText>
      </w:r>
      <w:r>
        <w:fldChar w:fldCharType="separate"/>
      </w:r>
      <w:r w:rsidR="003F100C" w:rsidRPr="00CD2395">
        <w:rPr>
          <w:b/>
          <w:bCs/>
          <w:sz w:val="18"/>
          <w:szCs w:val="16"/>
          <w:lang w:val="es-CO"/>
        </w:rPr>
        <w:t xml:space="preserve">Figura </w:t>
      </w:r>
      <w:r w:rsidR="003F100C">
        <w:rPr>
          <w:b/>
          <w:bCs/>
          <w:noProof/>
          <w:sz w:val="18"/>
          <w:szCs w:val="16"/>
          <w:lang w:val="es-CO"/>
        </w:rPr>
        <w:t>6</w:t>
      </w:r>
      <w:r>
        <w:fldChar w:fldCharType="end"/>
      </w:r>
      <w:r>
        <w:t xml:space="preserve"> se representa la relación establecida entre los puntos de análisis representados en la </w:t>
      </w:r>
      <w:r>
        <w:fldChar w:fldCharType="begin"/>
      </w:r>
      <w:r>
        <w:instrText xml:space="preserve"> REF _Ref107336802 \h </w:instrText>
      </w:r>
      <w:r>
        <w:fldChar w:fldCharType="separate"/>
      </w:r>
      <w:r w:rsidR="003F100C" w:rsidRPr="00CD2395">
        <w:rPr>
          <w:b/>
          <w:bCs/>
          <w:sz w:val="18"/>
          <w:szCs w:val="16"/>
          <w:lang w:val="es-CO"/>
        </w:rPr>
        <w:t xml:space="preserve">Figura </w:t>
      </w:r>
      <w:r w:rsidR="003F100C">
        <w:rPr>
          <w:b/>
          <w:bCs/>
          <w:noProof/>
          <w:sz w:val="18"/>
          <w:szCs w:val="16"/>
          <w:lang w:val="es-CO"/>
        </w:rPr>
        <w:t>5</w:t>
      </w:r>
      <w:r>
        <w:fldChar w:fldCharType="end"/>
      </w:r>
      <w:r>
        <w:t xml:space="preserve"> (frecuencia de falla y armónicos) y su respectivo mapa de evolución de falla. En esta relación se observa una nube de puntos sobre cada mapa de evolución de falla. En cada mapa se estable su relación con el nivel de falla, según el comportamiento de las amplitudes de la frecuencia y armónicos del espectro en estudio. </w:t>
      </w:r>
    </w:p>
    <w:p w14:paraId="17816085" w14:textId="77777777" w:rsidR="00D033A8" w:rsidRDefault="00D033A8" w:rsidP="00850E45"/>
    <w:p w14:paraId="4589F830" w14:textId="62DC75C1" w:rsidR="00425903" w:rsidRDefault="00D84ED8" w:rsidP="00E730EE">
      <w:r>
        <w:t>Posteriormente, al considerar la totalidad de las nubes de puntos, se estable la relación existente entre el espectro en estudio y su respectivo nivel de falla.</w:t>
      </w:r>
      <w:r w:rsidR="002B5830">
        <w:t xml:space="preserve"> </w:t>
      </w:r>
      <w:r w:rsidR="003B28B4" w:rsidRPr="002B5830">
        <w:t xml:space="preserve">En la </w:t>
      </w:r>
      <w:r w:rsidR="004F7B8F" w:rsidRPr="002B5830">
        <w:t>cuantificación</w:t>
      </w:r>
      <w:r w:rsidR="00577580" w:rsidRPr="002B5830">
        <w:t xml:space="preserve"> de la tendencia del nivel de falla </w:t>
      </w:r>
      <w:r w:rsidR="00F009AD">
        <w:t xml:space="preserve">se </w:t>
      </w:r>
      <w:r w:rsidR="003B28B4" w:rsidRPr="002B5830">
        <w:t>considera</w:t>
      </w:r>
      <w:r w:rsidR="00B76E5D" w:rsidRPr="002B5830">
        <w:t>n</w:t>
      </w:r>
      <w:r w:rsidR="003B28B4" w:rsidRPr="002B5830">
        <w:t xml:space="preserve"> las</w:t>
      </w:r>
      <w:r w:rsidR="00577580" w:rsidRPr="002B5830">
        <w:t xml:space="preserve"> Medidas de Tendencia Central</w:t>
      </w:r>
      <w:r w:rsidR="003B28B4" w:rsidRPr="002B5830">
        <w:t xml:space="preserve">, como </w:t>
      </w:r>
      <w:r w:rsidR="00577580" w:rsidRPr="002B5830">
        <w:t>media</w:t>
      </w:r>
      <w:r w:rsidR="00B76E5D" w:rsidRPr="002B5830">
        <w:t xml:space="preserve"> y</w:t>
      </w:r>
      <w:r w:rsidR="00577580" w:rsidRPr="002B5830">
        <w:t xml:space="preserve"> mediana</w:t>
      </w:r>
      <w:r w:rsidR="00385F0B" w:rsidRPr="002B5830">
        <w:t>. De esta forma,</w:t>
      </w:r>
      <w:r w:rsidR="00F009AD">
        <w:t xml:space="preserve"> la evaluación de la tendencia del nivel de falla del espectro a 500 rpm y etiquetado con nivel de falla F2 (ver </w:t>
      </w:r>
      <w:r w:rsidR="00F009AD">
        <w:fldChar w:fldCharType="begin"/>
      </w:r>
      <w:r w:rsidR="00F009AD">
        <w:instrText xml:space="preserve"> REF _Ref107336802 \h </w:instrText>
      </w:r>
      <w:r w:rsidR="00F009AD">
        <w:fldChar w:fldCharType="separate"/>
      </w:r>
      <w:r w:rsidR="003F100C" w:rsidRPr="00CD2395">
        <w:rPr>
          <w:b/>
          <w:bCs/>
          <w:sz w:val="18"/>
          <w:szCs w:val="16"/>
          <w:lang w:val="es-CO"/>
        </w:rPr>
        <w:t xml:space="preserve">Figura </w:t>
      </w:r>
      <w:r w:rsidR="003F100C">
        <w:rPr>
          <w:b/>
          <w:bCs/>
          <w:noProof/>
          <w:sz w:val="18"/>
          <w:szCs w:val="16"/>
          <w:lang w:val="es-CO"/>
        </w:rPr>
        <w:t>5</w:t>
      </w:r>
      <w:r w:rsidR="00F009AD">
        <w:fldChar w:fldCharType="end"/>
      </w:r>
      <w:r w:rsidR="00F009AD">
        <w:t>), se la</w:t>
      </w:r>
      <w:r w:rsidR="00E730EE">
        <w:t xml:space="preserve"> relaciona a un nivel de falla de 1.90 y 2 para la media y mediana respectivamente.</w:t>
      </w:r>
      <w:r w:rsidR="00F009AD">
        <w:t xml:space="preserve"> </w:t>
      </w:r>
    </w:p>
    <w:p w14:paraId="16DB303D" w14:textId="77777777" w:rsidR="00E730EE" w:rsidRDefault="00E730EE" w:rsidP="00E730EE"/>
    <w:p w14:paraId="6D981FE2" w14:textId="73BC238E" w:rsidR="00812F37" w:rsidRPr="00444EB8" w:rsidRDefault="002D1B3E" w:rsidP="00812F37">
      <w:pPr>
        <w:pStyle w:val="Ttulo1"/>
      </w:pPr>
      <w:r>
        <w:t>Optimización</w:t>
      </w:r>
      <w:r w:rsidR="00674119">
        <w:t xml:space="preserve"> de</w:t>
      </w:r>
      <w:r>
        <w:t>l</w:t>
      </w:r>
      <w:r w:rsidR="00674119">
        <w:t xml:space="preserve"> </w:t>
      </w:r>
      <w:r>
        <w:t>Diagnostico</w:t>
      </w:r>
    </w:p>
    <w:p w14:paraId="56CF6665" w14:textId="551E4531" w:rsidR="00812F37" w:rsidRPr="00444EB8" w:rsidRDefault="00812F37" w:rsidP="002E2C39"/>
    <w:p w14:paraId="569D417B" w14:textId="19BA7BC5" w:rsidR="004F4F81" w:rsidRDefault="00FD7C8E" w:rsidP="00FD7C8E">
      <w:r>
        <w:t>La propuesta de optimizar el diagn</w:t>
      </w:r>
      <w:r w:rsidR="00B5523E">
        <w:t>ó</w:t>
      </w:r>
      <w:r>
        <w:t xml:space="preserve">stico de la metodología </w:t>
      </w:r>
      <w:r w:rsidR="004B44FA">
        <w:t>radica</w:t>
      </w:r>
      <w:r>
        <w:t xml:space="preserve"> en</w:t>
      </w:r>
      <w:r w:rsidR="006F16EC">
        <w:t xml:space="preserve"> </w:t>
      </w:r>
      <w:r w:rsidR="00B5523E">
        <w:t xml:space="preserve">considerar funciones polinómicas que describan el comportamiento de las isolíneas. Con lo cual, se pretende identificar el nivel de falla real asociado a la coordenada frecuencia de los puntos de análisis.  </w:t>
      </w:r>
    </w:p>
    <w:p w14:paraId="0AE864C7" w14:textId="20BDA143" w:rsidR="00B90402" w:rsidRDefault="00B90402" w:rsidP="006F16EC"/>
    <w:p w14:paraId="74D27550" w14:textId="2CF473FB" w:rsidR="00484F44" w:rsidRDefault="0004696F" w:rsidP="002A2155">
      <w:r>
        <w:t>En la estimación de</w:t>
      </w:r>
      <w:r w:rsidR="007967B9">
        <w:t>l</w:t>
      </w:r>
      <w:r>
        <w:t xml:space="preserve"> </w:t>
      </w:r>
      <w:r w:rsidR="007967B9">
        <w:t>polinomio</w:t>
      </w:r>
      <w:r>
        <w:t xml:space="preserve"> se consideran los puntos que caracterizan a cada isolínea</w:t>
      </w:r>
      <w:r w:rsidR="00D71DA0">
        <w:t>,</w:t>
      </w:r>
      <w:r w:rsidR="00ED0AF0">
        <w:t xml:space="preserve"> </w:t>
      </w:r>
      <w:r w:rsidR="00F70B06">
        <w:t>en sus coordenadas de frecuencia y nivel de falla</w:t>
      </w:r>
      <w:r>
        <w:t xml:space="preserve">. </w:t>
      </w:r>
      <w:r w:rsidR="00AF1BC2">
        <w:t xml:space="preserve">Esto permite disponer de una </w:t>
      </w:r>
      <w:r w:rsidR="007967B9">
        <w:t xml:space="preserve">función, donde cada </w:t>
      </w:r>
      <w:r w:rsidR="004F7E66">
        <w:t xml:space="preserve">isolínea es caracterizada por un </w:t>
      </w:r>
      <w:r w:rsidR="00CE6C85">
        <w:t xml:space="preserve">polinomio </w:t>
      </w:r>
      <w:r w:rsidR="004F7E66">
        <w:t xml:space="preserve">o conjunto de </w:t>
      </w:r>
      <w:r w:rsidR="004F7E66">
        <w:lastRenderedPageBreak/>
        <w:t>polinomios</w:t>
      </w:r>
      <w:r w:rsidR="003F1D6F">
        <w:t>, siendo el nivel de falla la variable dependiente</w:t>
      </w:r>
      <w:r w:rsidR="00D71DA0">
        <w:t xml:space="preserve">, como se observa en la </w:t>
      </w:r>
      <w:r w:rsidR="00D71DA0">
        <w:fldChar w:fldCharType="begin"/>
      </w:r>
      <w:r w:rsidR="00D71DA0">
        <w:instrText xml:space="preserve"> REF _Ref109647547 \h </w:instrText>
      </w:r>
      <w:r w:rsidR="00D71DA0">
        <w:fldChar w:fldCharType="separate"/>
      </w:r>
      <w:r w:rsidR="003F100C" w:rsidRPr="00CD2395">
        <w:rPr>
          <w:b/>
          <w:bCs/>
          <w:sz w:val="18"/>
          <w:szCs w:val="16"/>
          <w:lang w:val="es-CO"/>
        </w:rPr>
        <w:t xml:space="preserve">Figura </w:t>
      </w:r>
      <w:r w:rsidR="003F100C">
        <w:rPr>
          <w:b/>
          <w:bCs/>
          <w:noProof/>
          <w:sz w:val="18"/>
          <w:szCs w:val="16"/>
          <w:lang w:val="es-CO"/>
        </w:rPr>
        <w:t>7</w:t>
      </w:r>
      <w:r w:rsidR="00D71DA0">
        <w:fldChar w:fldCharType="end"/>
      </w:r>
      <w:r w:rsidR="00D71DA0">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121"/>
      </w:tblGrid>
      <w:tr w:rsidR="002A2155" w:rsidRPr="00F155D7" w14:paraId="3547C040" w14:textId="77777777" w:rsidTr="002A2155">
        <w:tc>
          <w:tcPr>
            <w:tcW w:w="2178" w:type="dxa"/>
            <w:vAlign w:val="bottom"/>
          </w:tcPr>
          <w:p w14:paraId="799E9374" w14:textId="609F1393" w:rsidR="002A2155" w:rsidRPr="00F155D7" w:rsidRDefault="002A2155" w:rsidP="002A2155">
            <w:pPr>
              <w:jc w:val="center"/>
              <w:rPr>
                <w:sz w:val="18"/>
                <w:szCs w:val="18"/>
              </w:rPr>
            </w:pPr>
            <w:r w:rsidRPr="00484F44">
              <w:rPr>
                <w:noProof/>
              </w:rPr>
              <w:drawing>
                <wp:inline distT="0" distB="0" distL="0" distR="0" wp14:anchorId="51BED7D3" wp14:editId="216AA94C">
                  <wp:extent cx="1289050" cy="16205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4017" r="23140"/>
                          <a:stretch/>
                        </pic:blipFill>
                        <pic:spPr bwMode="auto">
                          <a:xfrm>
                            <a:off x="0" y="0"/>
                            <a:ext cx="1311234" cy="16484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79" w:type="dxa"/>
          </w:tcPr>
          <w:p w14:paraId="538BCD17" w14:textId="27738034" w:rsidR="002A2155" w:rsidRPr="00F155D7" w:rsidRDefault="002A2155" w:rsidP="00FB6DE1">
            <w:pPr>
              <w:jc w:val="center"/>
              <w:rPr>
                <w:sz w:val="18"/>
                <w:szCs w:val="18"/>
              </w:rPr>
            </w:pPr>
            <w:r w:rsidRPr="00F06E06">
              <w:rPr>
                <w:noProof/>
              </w:rPr>
              <w:drawing>
                <wp:inline distT="0" distB="0" distL="0" distR="0" wp14:anchorId="150A1AEB" wp14:editId="3FB75C8C">
                  <wp:extent cx="984254" cy="1725930"/>
                  <wp:effectExtent l="0" t="0" r="635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6917" r="39776"/>
                          <a:stretch/>
                        </pic:blipFill>
                        <pic:spPr bwMode="auto">
                          <a:xfrm>
                            <a:off x="0" y="0"/>
                            <a:ext cx="996397" cy="174722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A2155" w:rsidRPr="00F155D7" w14:paraId="532065EB" w14:textId="77777777" w:rsidTr="00FB6DE1">
        <w:tc>
          <w:tcPr>
            <w:tcW w:w="2178" w:type="dxa"/>
          </w:tcPr>
          <w:p w14:paraId="581AF2D8" w14:textId="769E55CE" w:rsidR="002A2155" w:rsidRPr="00F155D7" w:rsidRDefault="002A2155" w:rsidP="002A2155">
            <w:pPr>
              <w:jc w:val="center"/>
              <w:rPr>
                <w:sz w:val="18"/>
                <w:szCs w:val="18"/>
              </w:rPr>
            </w:pPr>
            <w:r w:rsidRPr="00F155D7">
              <w:rPr>
                <w:sz w:val="18"/>
                <w:szCs w:val="18"/>
              </w:rPr>
              <w:t xml:space="preserve">(a) </w:t>
            </w:r>
          </w:p>
        </w:tc>
        <w:tc>
          <w:tcPr>
            <w:tcW w:w="2179" w:type="dxa"/>
          </w:tcPr>
          <w:p w14:paraId="1CE332CB" w14:textId="334EAEBB" w:rsidR="002A2155" w:rsidRPr="00F155D7" w:rsidRDefault="002A2155" w:rsidP="002A2155">
            <w:pPr>
              <w:jc w:val="center"/>
              <w:rPr>
                <w:sz w:val="18"/>
                <w:szCs w:val="18"/>
              </w:rPr>
            </w:pPr>
            <w:r w:rsidRPr="00F155D7">
              <w:rPr>
                <w:sz w:val="18"/>
                <w:szCs w:val="18"/>
              </w:rPr>
              <w:t xml:space="preserve">(b) </w:t>
            </w:r>
          </w:p>
        </w:tc>
      </w:tr>
    </w:tbl>
    <w:p w14:paraId="77763255" w14:textId="24501E00" w:rsidR="006F16EC" w:rsidRPr="00CD2395" w:rsidRDefault="007967B9" w:rsidP="00CD2395">
      <w:pPr>
        <w:pStyle w:val="Descripcin"/>
        <w:jc w:val="center"/>
        <w:rPr>
          <w:b/>
          <w:bCs/>
          <w:sz w:val="18"/>
          <w:szCs w:val="16"/>
          <w:lang w:val="es-CO"/>
        </w:rPr>
      </w:pPr>
      <w:bookmarkStart w:id="21" w:name="_Ref109647547"/>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7</w:t>
      </w:r>
      <w:r w:rsidRPr="00CD2395">
        <w:rPr>
          <w:b/>
          <w:bCs/>
          <w:sz w:val="18"/>
          <w:szCs w:val="16"/>
          <w:lang w:val="es-CO"/>
        </w:rPr>
        <w:fldChar w:fldCharType="end"/>
      </w:r>
      <w:bookmarkEnd w:id="21"/>
      <w:r w:rsidRPr="00CD2395">
        <w:rPr>
          <w:b/>
          <w:bCs/>
          <w:sz w:val="18"/>
          <w:szCs w:val="16"/>
          <w:lang w:val="es-CO"/>
        </w:rPr>
        <w:t xml:space="preserve">. </w:t>
      </w:r>
      <w:r w:rsidR="00ED0AF0" w:rsidRPr="00CD2395">
        <w:rPr>
          <w:sz w:val="18"/>
          <w:szCs w:val="16"/>
          <w:lang w:val="es-CO"/>
        </w:rPr>
        <w:t>Representación de los puntos que conforman la primera isolínea.</w:t>
      </w:r>
      <w:r w:rsidR="00DF5344">
        <w:rPr>
          <w:sz w:val="18"/>
          <w:szCs w:val="16"/>
          <w:lang w:val="es-CO"/>
        </w:rPr>
        <w:t xml:space="preserve"> (a) Conjunto de datos de la isolínea, y (b) estimación de los polinomios que caracterizas el comportamiento de la isolínea.</w:t>
      </w:r>
    </w:p>
    <w:p w14:paraId="7CBF1EED" w14:textId="77777777" w:rsidR="00D71DA0" w:rsidRDefault="00D71DA0" w:rsidP="006F16EC"/>
    <w:p w14:paraId="2B122BB3" w14:textId="198F1FC1" w:rsidR="00E951F7" w:rsidRDefault="00D71DA0" w:rsidP="00D71DA0">
      <w:pPr>
        <w:rPr>
          <w:rFonts w:cs="Times New Roman"/>
        </w:rPr>
      </w:pPr>
      <w:r>
        <w:rPr>
          <w:noProof/>
        </w:rPr>
        <w:t>Para determinar el polinomio que se ajusta a los puntos de la isolínea, en este estudio se emplea la función “fit” de Matlab</w:t>
      </w:r>
      <w:r>
        <w:rPr>
          <w:rFonts w:cs="Times New Roman"/>
          <w:noProof/>
        </w:rPr>
        <w:t>®</w:t>
      </w:r>
      <w:r w:rsidR="00685A7E">
        <w:rPr>
          <w:rFonts w:cs="Times New Roman"/>
          <w:noProof/>
        </w:rPr>
        <w:t xml:space="preserve">. Esta </w:t>
      </w:r>
      <w:r w:rsidR="008D23B8">
        <w:rPr>
          <w:rFonts w:cs="Times New Roman"/>
          <w:noProof/>
        </w:rPr>
        <w:t xml:space="preserve">función permite </w:t>
      </w:r>
      <w:r w:rsidR="00685A7E">
        <w:rPr>
          <w:rFonts w:cs="Times New Roman"/>
          <w:noProof/>
        </w:rPr>
        <w:t>implementar métodos de suavizado para un mejor ajuste de</w:t>
      </w:r>
      <w:r w:rsidR="00A35078">
        <w:rPr>
          <w:rFonts w:cs="Times New Roman"/>
          <w:noProof/>
        </w:rPr>
        <w:t>l</w:t>
      </w:r>
      <w:r w:rsidR="00685A7E">
        <w:rPr>
          <w:rFonts w:cs="Times New Roman"/>
          <w:noProof/>
        </w:rPr>
        <w:t xml:space="preserve"> conjunto de datos</w:t>
      </w:r>
      <w:r w:rsidR="00A35078">
        <w:rPr>
          <w:rFonts w:cs="Times New Roman"/>
          <w:noProof/>
        </w:rPr>
        <w:t xml:space="preserve"> que conforman cada isolínea</w:t>
      </w:r>
      <w:r w:rsidR="00685A7E">
        <w:rPr>
          <w:rFonts w:cs="Times New Roman"/>
          <w:noProof/>
        </w:rPr>
        <w:t>.</w:t>
      </w:r>
      <w:r w:rsidR="00685A7E">
        <w:rPr>
          <w:rFonts w:cs="Times New Roman"/>
        </w:rPr>
        <w:t xml:space="preserve"> </w:t>
      </w:r>
      <w:r w:rsidR="004F4F81">
        <w:rPr>
          <w:rFonts w:cs="Times New Roman"/>
        </w:rPr>
        <w:t>A pesar del buen ajuste que realiza esta función, es importante considerar la disposición de los puntos</w:t>
      </w:r>
      <w:r w:rsidR="00A12CFE">
        <w:rPr>
          <w:rFonts w:cs="Times New Roman"/>
        </w:rPr>
        <w:t xml:space="preserve"> de la isolínea,</w:t>
      </w:r>
      <w:r w:rsidR="004F4F81">
        <w:rPr>
          <w:rFonts w:cs="Times New Roman"/>
        </w:rPr>
        <w:t xml:space="preserve"> </w:t>
      </w:r>
      <w:r w:rsidR="00A12CFE">
        <w:rPr>
          <w:rFonts w:cs="Times New Roman"/>
        </w:rPr>
        <w:t>en el sentido de incremento o decrecimiento de la coordenada frecuencia</w:t>
      </w:r>
      <w:r w:rsidR="004F4F81">
        <w:rPr>
          <w:rFonts w:cs="Times New Roman"/>
        </w:rPr>
        <w:t xml:space="preserve">. </w:t>
      </w:r>
      <w:r w:rsidR="00A12CFE">
        <w:t xml:space="preserve">En la </w:t>
      </w:r>
      <w:r w:rsidR="00A12CFE">
        <w:fldChar w:fldCharType="begin"/>
      </w:r>
      <w:r w:rsidR="00A12CFE">
        <w:instrText xml:space="preserve"> REF _Ref109647547 \h </w:instrText>
      </w:r>
      <w:r w:rsidR="00A12CFE">
        <w:fldChar w:fldCharType="separate"/>
      </w:r>
      <w:r w:rsidR="003F100C" w:rsidRPr="00CD2395">
        <w:rPr>
          <w:b/>
          <w:bCs/>
          <w:sz w:val="18"/>
          <w:szCs w:val="16"/>
          <w:lang w:val="es-CO"/>
        </w:rPr>
        <w:t xml:space="preserve">Figura </w:t>
      </w:r>
      <w:r w:rsidR="003F100C">
        <w:rPr>
          <w:b/>
          <w:bCs/>
          <w:noProof/>
          <w:sz w:val="18"/>
          <w:szCs w:val="16"/>
          <w:lang w:val="es-CO"/>
        </w:rPr>
        <w:t>7</w:t>
      </w:r>
      <w:r w:rsidR="00A12CFE">
        <w:fldChar w:fldCharType="end"/>
      </w:r>
      <w:r w:rsidR="00A12CFE">
        <w:t>(b) se observa que los primeros cuatro puntos del conjunto de datos de la isolínea decrecen en su coordenada frecuencia (unidos por linea azul), mientras que los demás datos crecen en dicha coordenada (unidos por linea roja). Por lo cual, en este trabajo se considera dividir el conjunto de datos según el sentido de incremento o no de dicha coordenada. Este criterio ha permitido obtener un mejor ajuste de los datos.</w:t>
      </w:r>
    </w:p>
    <w:p w14:paraId="03FE6435" w14:textId="77777777" w:rsidR="00D71DA0" w:rsidRDefault="00D71DA0" w:rsidP="006F16EC"/>
    <w:p w14:paraId="229EFD69" w14:textId="06BBEE0B" w:rsidR="006F16EC" w:rsidRDefault="00C82869" w:rsidP="006F16EC">
      <w:r>
        <w:t xml:space="preserve">Posteriormente, </w:t>
      </w:r>
      <w:r w:rsidR="00F41E32">
        <w:t>una vez determinado el o los polinomios que describen el comportamiento de la isolínea, se procede a evaluar los puntos de análisis. D</w:t>
      </w:r>
      <w:r w:rsidR="004815CF">
        <w:t xml:space="preserve">ado que los puntos de análisis poseen coordenadas en frecuencia y amplitud, de donde la amplitud </w:t>
      </w:r>
      <w:r w:rsidR="00AE6812">
        <w:t>está</w:t>
      </w:r>
      <w:r w:rsidR="004815CF">
        <w:t xml:space="preserve"> asociada a una isolínea. Por ende, al reemplazar la coordenada frecuencia en el polinomio estimado</w:t>
      </w:r>
      <w:r w:rsidR="00FE6ABA">
        <w:t xml:space="preserve"> de su respectiva isolínea</w:t>
      </w:r>
      <w:r w:rsidR="004815CF">
        <w:t xml:space="preserve">, </w:t>
      </w:r>
      <w:r w:rsidR="00FE6ABA">
        <w:t>s</w:t>
      </w:r>
      <w:r w:rsidR="004815CF">
        <w:t>e determina el nivel de falla correspondiente.</w:t>
      </w:r>
      <w:r w:rsidR="00A35078">
        <w:t xml:space="preserve"> </w:t>
      </w:r>
    </w:p>
    <w:p w14:paraId="007F32B4" w14:textId="236D09F6" w:rsidR="006F16EC" w:rsidRDefault="006F16EC" w:rsidP="006F16EC"/>
    <w:p w14:paraId="248019F3" w14:textId="05A7EF1C" w:rsidR="003F5F6F" w:rsidRPr="00444EB8" w:rsidRDefault="003F5F6F" w:rsidP="003F5F6F">
      <w:pPr>
        <w:pStyle w:val="Ttulo1"/>
      </w:pPr>
      <w:r w:rsidRPr="00444EB8">
        <w:t>Resultados</w:t>
      </w:r>
      <w:r w:rsidR="003B07AB">
        <w:t xml:space="preserve"> y Discusión</w:t>
      </w:r>
    </w:p>
    <w:p w14:paraId="0EC97769" w14:textId="66CA64A6" w:rsidR="00080503" w:rsidRDefault="00080503" w:rsidP="003F5F6F"/>
    <w:p w14:paraId="0ABE3C04" w14:textId="68777764" w:rsidR="00F220F2" w:rsidRDefault="00F220F2" w:rsidP="00F220F2">
      <w:r>
        <w:t xml:space="preserve">La metodología es evaluada con los 45 registros que conforman la base de datos, asociados a regímenes de 200, 350 y 500 rpm. Cada registro posee una longitud en tiempo de 45 segundo. Considerando los criterios de selección de muestras representativas, cada registro fue evaluado en una ventana con </w:t>
      </w:r>
      <w:r w:rsidRPr="0067249C">
        <w:t>longitud de 5 segundos</w:t>
      </w:r>
      <w:r w:rsidR="00400DAC">
        <w:t>, identificando 5 muestras por cada registro</w:t>
      </w:r>
      <w:r>
        <w:t xml:space="preserve">. Por lo tanto, los mapas de evolución de fallas asociados a cada régimen de giro son evaluados mediante 75 muestras, </w:t>
      </w:r>
      <w:r>
        <w:t xml:space="preserve">que comprenden </w:t>
      </w:r>
      <w:r w:rsidR="00E62503">
        <w:t xml:space="preserve">a </w:t>
      </w:r>
      <w:r>
        <w:t xml:space="preserve">los 5 niveles de falla </w:t>
      </w:r>
      <w:r w:rsidRPr="00EE5309">
        <w:rPr>
          <w:color w:val="000000" w:themeColor="text1"/>
        </w:rPr>
        <w:t>(F</w:t>
      </w:r>
      <w:r>
        <w:rPr>
          <w:color w:val="000000" w:themeColor="text1"/>
        </w:rPr>
        <w:t>0</w:t>
      </w:r>
      <w:r w:rsidRPr="00EE5309">
        <w:rPr>
          <w:color w:val="000000" w:themeColor="text1"/>
        </w:rPr>
        <w:t>, F</w:t>
      </w:r>
      <w:r>
        <w:rPr>
          <w:color w:val="000000" w:themeColor="text1"/>
        </w:rPr>
        <w:t>1</w:t>
      </w:r>
      <w:r w:rsidRPr="00EE5309">
        <w:rPr>
          <w:color w:val="000000" w:themeColor="text1"/>
        </w:rPr>
        <w:t>, F</w:t>
      </w:r>
      <w:r>
        <w:rPr>
          <w:color w:val="000000" w:themeColor="text1"/>
        </w:rPr>
        <w:t>2</w:t>
      </w:r>
      <w:r w:rsidRPr="00EE5309">
        <w:rPr>
          <w:color w:val="000000" w:themeColor="text1"/>
        </w:rPr>
        <w:t>, F</w:t>
      </w:r>
      <w:r>
        <w:rPr>
          <w:color w:val="000000" w:themeColor="text1"/>
        </w:rPr>
        <w:t>3</w:t>
      </w:r>
      <w:r w:rsidRPr="00EE5309">
        <w:rPr>
          <w:color w:val="000000" w:themeColor="text1"/>
        </w:rPr>
        <w:t>, F</w:t>
      </w:r>
      <w:r>
        <w:rPr>
          <w:color w:val="000000" w:themeColor="text1"/>
        </w:rPr>
        <w:t>4</w:t>
      </w:r>
      <w:r w:rsidRPr="00EE5309">
        <w:rPr>
          <w:color w:val="000000" w:themeColor="text1"/>
        </w:rPr>
        <w:t>)</w:t>
      </w:r>
      <w:r>
        <w:t xml:space="preserve"> analizados</w:t>
      </w:r>
      <w:r w:rsidR="00400DAC">
        <w:t>,</w:t>
      </w:r>
      <w:r>
        <w:t xml:space="preserve"> incluido el estado normal. </w:t>
      </w:r>
    </w:p>
    <w:p w14:paraId="37707F59" w14:textId="77777777" w:rsidR="00F220F2" w:rsidRDefault="00F220F2" w:rsidP="00080503"/>
    <w:p w14:paraId="23F068FC" w14:textId="12C9DEEE" w:rsidR="00885BDF" w:rsidRDefault="003B14B5" w:rsidP="00080503">
      <w:r>
        <w:t>Cabe recalcar que, las muestras empleadas en la construcción de los mapas de evoluci</w:t>
      </w:r>
      <w:r w:rsidR="00742154">
        <w:t>ó</w:t>
      </w:r>
      <w:r>
        <w:t xml:space="preserve">n de falla no son consideradas </w:t>
      </w:r>
      <w:r w:rsidR="00742154">
        <w:t>para realizar el diagnóstico</w:t>
      </w:r>
      <w:r w:rsidR="003E1B0B">
        <w:t xml:space="preserve"> y validación de la metodología</w:t>
      </w:r>
      <w:r w:rsidR="00742154">
        <w:t>.</w:t>
      </w:r>
      <w:r w:rsidR="00885BDF">
        <w:t xml:space="preserve"> </w:t>
      </w:r>
      <w:r w:rsidR="00400DAC">
        <w:t>Por otro lado, l</w:t>
      </w:r>
      <w:r w:rsidR="00627E95">
        <w:t xml:space="preserve">os </w:t>
      </w:r>
      <w:r w:rsidR="00885BDF">
        <w:t>registros</w:t>
      </w:r>
      <w:r w:rsidR="00627E95">
        <w:t xml:space="preserve"> de </w:t>
      </w:r>
      <w:r w:rsidR="00B728EF">
        <w:t>vibración</w:t>
      </w:r>
      <w:r w:rsidR="00885BDF">
        <w:t xml:space="preserve"> </w:t>
      </w:r>
      <w:r w:rsidR="005C6F11">
        <w:t>están</w:t>
      </w:r>
      <w:r w:rsidR="00885BDF">
        <w:t xml:space="preserve"> asociados a una falla combinada (ORRE)</w:t>
      </w:r>
      <w:r w:rsidR="00627E95">
        <w:t>.</w:t>
      </w:r>
      <w:r w:rsidR="00885BDF">
        <w:t xml:space="preserve"> </w:t>
      </w:r>
      <w:r w:rsidR="00627E95">
        <w:t>Sin embargo,</w:t>
      </w:r>
      <w:r w:rsidR="00885BDF">
        <w:t xml:space="preserve"> </w:t>
      </w:r>
      <w:r w:rsidR="00627E95">
        <w:t xml:space="preserve">en </w:t>
      </w:r>
      <w:r w:rsidR="00885BDF">
        <w:t>este estudio la evaluación de la</w:t>
      </w:r>
      <w:r w:rsidR="003C3FA6">
        <w:t>s prestaciones de la</w:t>
      </w:r>
      <w:r w:rsidR="00885BDF">
        <w:t xml:space="preserve"> metodología se centra en la falla</w:t>
      </w:r>
      <w:r w:rsidR="003C3FA6">
        <w:t xml:space="preserve"> asociada a la pista exterior. </w:t>
      </w:r>
    </w:p>
    <w:p w14:paraId="25827510" w14:textId="18D1B411" w:rsidR="007708C4" w:rsidRDefault="007708C4" w:rsidP="00080503"/>
    <w:p w14:paraId="23A41BBF" w14:textId="7E1BE91F" w:rsidR="001B774F" w:rsidRDefault="007708C4" w:rsidP="00DD7456">
      <w:r w:rsidRPr="00EB6EAE">
        <w:t xml:space="preserve">La evaluación del desempeño de la metodología se ha desarrollado mediante matrices de confusión. Esta herramienta permite visualizar los aciertos y errores de la metodología propuesta, al comparar las instancias de clase real con las predichas. Por lo cual es necesario que el nivel de falla diagnosticado o predicho mediante las medidas de tendencia central sea redondeado para eliminar la </w:t>
      </w:r>
      <w:r>
        <w:t>parte</w:t>
      </w:r>
      <w:r w:rsidRPr="00EB6EAE">
        <w:t xml:space="preserve"> decimal.</w:t>
      </w:r>
    </w:p>
    <w:p w14:paraId="7CD44899" w14:textId="77777777" w:rsidR="007E7327" w:rsidRDefault="007E7327" w:rsidP="007E7327"/>
    <w:p w14:paraId="094DD662" w14:textId="3D9CCFFA" w:rsidR="007E7327" w:rsidRDefault="007E7327" w:rsidP="007E7327">
      <w:pPr>
        <w:pStyle w:val="Ttulo2"/>
      </w:pPr>
      <w:r>
        <w:t>Comparación del diagn</w:t>
      </w:r>
      <w:r w:rsidR="00E40F16">
        <w:t>ó</w:t>
      </w:r>
      <w:r>
        <w:t>stico</w:t>
      </w:r>
    </w:p>
    <w:p w14:paraId="0A261DC9" w14:textId="77777777" w:rsidR="007E7327" w:rsidRDefault="007E7327" w:rsidP="007E7327"/>
    <w:p w14:paraId="25039B4F" w14:textId="54BAA7E0" w:rsidR="00E40F16" w:rsidRDefault="00111133" w:rsidP="007E7327">
      <w:r>
        <w:t xml:space="preserve">La </w:t>
      </w:r>
      <w:r w:rsidR="005F3FBE">
        <w:fldChar w:fldCharType="begin"/>
      </w:r>
      <w:r w:rsidR="005F3FBE">
        <w:instrText xml:space="preserve"> REF _Ref109902694 \h </w:instrText>
      </w:r>
      <w:r w:rsidR="005F3FBE">
        <w:fldChar w:fldCharType="separate"/>
      </w:r>
      <w:r w:rsidR="003F100C" w:rsidRPr="00111133">
        <w:rPr>
          <w:b/>
          <w:bCs/>
          <w:sz w:val="18"/>
          <w:szCs w:val="16"/>
          <w:lang w:val="es-CO"/>
        </w:rPr>
        <w:t xml:space="preserve">Figura </w:t>
      </w:r>
      <w:r w:rsidR="003F100C">
        <w:rPr>
          <w:b/>
          <w:bCs/>
          <w:noProof/>
          <w:sz w:val="18"/>
          <w:szCs w:val="16"/>
          <w:lang w:val="es-CO"/>
        </w:rPr>
        <w:t>8</w:t>
      </w:r>
      <w:r w:rsidR="005F3FBE">
        <w:fldChar w:fldCharType="end"/>
      </w:r>
      <w:r w:rsidR="005F3FBE">
        <w:t xml:space="preserve"> representa la comparación del diagnóstico entre los métodos de aproximación y caracterización de las isolíneas propuesto. Esta figura muestra que</w:t>
      </w:r>
      <w:r w:rsidR="00E40F16">
        <w:t>, con el método propuesto (puntos verdes),</w:t>
      </w:r>
      <w:r w:rsidR="005F3FBE">
        <w:t xml:space="preserve"> la dispersión de los puntos de análisis del </w:t>
      </w:r>
      <w:r w:rsidR="007E5173">
        <w:t>espectro</w:t>
      </w:r>
      <w:r w:rsidR="005F3FBE">
        <w:t xml:space="preserve"> en estudio (</w:t>
      </w:r>
      <w:r w:rsidR="005F3FBE">
        <w:fldChar w:fldCharType="begin"/>
      </w:r>
      <w:r w:rsidR="005F3FBE">
        <w:instrText xml:space="preserve"> REF _Ref107336802 \h </w:instrText>
      </w:r>
      <w:r w:rsidR="005F3FBE">
        <w:fldChar w:fldCharType="separate"/>
      </w:r>
      <w:r w:rsidR="003F100C" w:rsidRPr="00CD2395">
        <w:rPr>
          <w:b/>
          <w:bCs/>
          <w:sz w:val="18"/>
          <w:szCs w:val="16"/>
          <w:lang w:val="es-CO"/>
        </w:rPr>
        <w:t xml:space="preserve">Figura </w:t>
      </w:r>
      <w:r w:rsidR="003F100C">
        <w:rPr>
          <w:b/>
          <w:bCs/>
          <w:noProof/>
          <w:sz w:val="18"/>
          <w:szCs w:val="16"/>
          <w:lang w:val="es-CO"/>
        </w:rPr>
        <w:t>5</w:t>
      </w:r>
      <w:r w:rsidR="005F3FBE">
        <w:fldChar w:fldCharType="end"/>
      </w:r>
      <w:r w:rsidR="005F3FBE">
        <w:t xml:space="preserve">) sobre su respetivo mapa de contorno se reduce. </w:t>
      </w:r>
      <w:r w:rsidR="00E40F16">
        <w:t>Lo cual demuestra una relación más estrecha entre los puntos de análisis de un espectro y su nivel de falla correspondiente según el mapa de evolución de falla.</w:t>
      </w:r>
    </w:p>
    <w:p w14:paraId="71B3D7C7" w14:textId="77777777" w:rsidR="00111133" w:rsidRDefault="00111133" w:rsidP="007E7327"/>
    <w:p w14:paraId="04DD787D" w14:textId="77777777" w:rsidR="00111133" w:rsidRDefault="007E7327" w:rsidP="00111133">
      <w:pPr>
        <w:keepNext/>
      </w:pPr>
      <w:r>
        <w:rPr>
          <w:noProof/>
        </w:rPr>
        <w:drawing>
          <wp:inline distT="0" distB="0" distL="0" distR="0" wp14:anchorId="12021664" wp14:editId="2FD72F8C">
            <wp:extent cx="2768315" cy="2488758"/>
            <wp:effectExtent l="0" t="0" r="0" b="6985"/>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96DAC541-7B7A-43D3-8B79-37D633B846F1}">
                          <asvg:svgBlip xmlns:asvg="http://schemas.microsoft.com/office/drawing/2016/SVG/main" r:embed="rId28"/>
                        </a:ext>
                      </a:extLst>
                    </a:blip>
                    <a:srcRect l="5495" t="6562" r="5657" b="1885"/>
                    <a:stretch/>
                  </pic:blipFill>
                  <pic:spPr bwMode="auto">
                    <a:xfrm>
                      <a:off x="0" y="0"/>
                      <a:ext cx="2772901" cy="2492881"/>
                    </a:xfrm>
                    <a:prstGeom prst="rect">
                      <a:avLst/>
                    </a:prstGeom>
                    <a:ln>
                      <a:noFill/>
                    </a:ln>
                    <a:extLst>
                      <a:ext uri="{53640926-AAD7-44D8-BBD7-CCE9431645EC}">
                        <a14:shadowObscured xmlns:a14="http://schemas.microsoft.com/office/drawing/2010/main"/>
                      </a:ext>
                    </a:extLst>
                  </pic:spPr>
                </pic:pic>
              </a:graphicData>
            </a:graphic>
          </wp:inline>
        </w:drawing>
      </w:r>
    </w:p>
    <w:p w14:paraId="735153A0" w14:textId="0EA40B8A" w:rsidR="007E7327" w:rsidRPr="00111133" w:rsidRDefault="00111133" w:rsidP="00111133">
      <w:pPr>
        <w:pStyle w:val="Descripcin"/>
        <w:jc w:val="center"/>
        <w:rPr>
          <w:sz w:val="18"/>
          <w:szCs w:val="16"/>
          <w:lang w:val="es-CO"/>
        </w:rPr>
      </w:pPr>
      <w:bookmarkStart w:id="22" w:name="_Ref109902694"/>
      <w:bookmarkStart w:id="23" w:name="_Ref109902685"/>
      <w:r w:rsidRPr="00111133">
        <w:rPr>
          <w:b/>
          <w:bCs/>
          <w:sz w:val="18"/>
          <w:szCs w:val="16"/>
          <w:lang w:val="es-CO"/>
        </w:rPr>
        <w:t xml:space="preserve">Figura </w:t>
      </w:r>
      <w:r w:rsidRPr="00111133">
        <w:rPr>
          <w:b/>
          <w:bCs/>
          <w:sz w:val="18"/>
          <w:szCs w:val="16"/>
          <w:lang w:val="es-CO"/>
        </w:rPr>
        <w:fldChar w:fldCharType="begin"/>
      </w:r>
      <w:r w:rsidRPr="00111133">
        <w:rPr>
          <w:b/>
          <w:bCs/>
          <w:sz w:val="18"/>
          <w:szCs w:val="16"/>
          <w:lang w:val="es-CO"/>
        </w:rPr>
        <w:instrText xml:space="preserve"> SEQ Figura \* ARABIC </w:instrText>
      </w:r>
      <w:r w:rsidRPr="00111133">
        <w:rPr>
          <w:b/>
          <w:bCs/>
          <w:sz w:val="18"/>
          <w:szCs w:val="16"/>
          <w:lang w:val="es-CO"/>
        </w:rPr>
        <w:fldChar w:fldCharType="separate"/>
      </w:r>
      <w:r w:rsidR="003F100C">
        <w:rPr>
          <w:b/>
          <w:bCs/>
          <w:noProof/>
          <w:sz w:val="18"/>
          <w:szCs w:val="16"/>
          <w:lang w:val="es-CO"/>
        </w:rPr>
        <w:t>8</w:t>
      </w:r>
      <w:r w:rsidRPr="00111133">
        <w:rPr>
          <w:b/>
          <w:bCs/>
          <w:sz w:val="18"/>
          <w:szCs w:val="16"/>
          <w:lang w:val="es-CO"/>
        </w:rPr>
        <w:fldChar w:fldCharType="end"/>
      </w:r>
      <w:bookmarkEnd w:id="22"/>
      <w:r>
        <w:rPr>
          <w:b/>
          <w:bCs/>
          <w:sz w:val="18"/>
          <w:szCs w:val="16"/>
          <w:lang w:val="es-CO"/>
        </w:rPr>
        <w:t>.</w:t>
      </w:r>
      <w:r>
        <w:rPr>
          <w:sz w:val="18"/>
          <w:szCs w:val="16"/>
          <w:lang w:val="es-CO"/>
        </w:rPr>
        <w:t xml:space="preserve"> Comparación de los métodos de diagnóstico, mediante aproximación (puntos rojos) y el optimizado por ecuación (puntos verdes).</w:t>
      </w:r>
      <w:bookmarkEnd w:id="23"/>
    </w:p>
    <w:p w14:paraId="2863265E" w14:textId="77777777" w:rsidR="008F07C3" w:rsidRDefault="008F07C3" w:rsidP="00F727D6"/>
    <w:p w14:paraId="6746009A" w14:textId="738486EA" w:rsidR="00411A67" w:rsidRDefault="00411A67" w:rsidP="00411A67">
      <w:pPr>
        <w:pStyle w:val="Ttulo2"/>
      </w:pPr>
      <w:r>
        <w:t>Diagn</w:t>
      </w:r>
      <w:r w:rsidR="00325461">
        <w:t>ó</w:t>
      </w:r>
      <w:r>
        <w:t>stico</w:t>
      </w:r>
      <w:r w:rsidR="008F07C3">
        <w:t xml:space="preserve"> </w:t>
      </w:r>
      <w:r w:rsidR="00B35549">
        <w:t>del</w:t>
      </w:r>
      <w:r w:rsidR="00220FF6">
        <w:t xml:space="preserve"> Método de Aproximación</w:t>
      </w:r>
    </w:p>
    <w:p w14:paraId="4A60FCE1" w14:textId="6B934378" w:rsidR="00325461" w:rsidRDefault="00325461" w:rsidP="00411A67"/>
    <w:p w14:paraId="207CF77C" w14:textId="0F17EE1D" w:rsidR="00BB4764" w:rsidRDefault="00566387" w:rsidP="00411A67">
      <w:r>
        <w:t xml:space="preserve">En este apartado se presentan los resultados del diagnóstico de las muestras mediante el método de </w:t>
      </w:r>
      <w:r>
        <w:lastRenderedPageBreak/>
        <w:t xml:space="preserve">aproximación. La </w:t>
      </w:r>
      <w:r>
        <w:fldChar w:fldCharType="begin"/>
      </w:r>
      <w:r>
        <w:instrText xml:space="preserve"> REF _Ref109656959 \h </w:instrText>
      </w:r>
      <w:r>
        <w:fldChar w:fldCharType="separate"/>
      </w:r>
      <w:r w:rsidR="003F100C" w:rsidRPr="00CD2395">
        <w:rPr>
          <w:b/>
          <w:bCs/>
          <w:sz w:val="18"/>
          <w:szCs w:val="16"/>
          <w:lang w:val="es-CO"/>
        </w:rPr>
        <w:t xml:space="preserve">Figura </w:t>
      </w:r>
      <w:r w:rsidR="003F100C">
        <w:rPr>
          <w:b/>
          <w:bCs/>
          <w:noProof/>
          <w:sz w:val="18"/>
          <w:szCs w:val="16"/>
          <w:lang w:val="es-CO"/>
        </w:rPr>
        <w:t>9</w:t>
      </w:r>
      <w:r>
        <w:fldChar w:fldCharType="end"/>
      </w:r>
      <w:r>
        <w:t xml:space="preserve"> resume los resultados</w:t>
      </w:r>
      <w:r w:rsidR="00D550BA">
        <w:t>.</w:t>
      </w:r>
      <w:r>
        <w:t xml:space="preserve"> Como se observa, la media representa la medida de tendencia central con mejor diagnóstico, con un 79.11% de aciertos</w:t>
      </w:r>
      <w:r w:rsidR="00A7301B">
        <w:t xml:space="preserve">, como se observa en la </w:t>
      </w:r>
      <w:r w:rsidR="00A7301B">
        <w:fldChar w:fldCharType="begin"/>
      </w:r>
      <w:r w:rsidR="00A7301B">
        <w:instrText xml:space="preserve"> REF _Ref109656959 \h </w:instrText>
      </w:r>
      <w:r w:rsidR="00A7301B">
        <w:fldChar w:fldCharType="separate"/>
      </w:r>
      <w:r w:rsidR="003F100C" w:rsidRPr="00CD2395">
        <w:rPr>
          <w:b/>
          <w:bCs/>
          <w:sz w:val="18"/>
          <w:szCs w:val="16"/>
          <w:lang w:val="es-CO"/>
        </w:rPr>
        <w:t xml:space="preserve">Figura </w:t>
      </w:r>
      <w:r w:rsidR="003F100C">
        <w:rPr>
          <w:b/>
          <w:bCs/>
          <w:noProof/>
          <w:sz w:val="18"/>
          <w:szCs w:val="16"/>
          <w:lang w:val="es-CO"/>
        </w:rPr>
        <w:t>9</w:t>
      </w:r>
      <w:r w:rsidR="00A7301B">
        <w:fldChar w:fldCharType="end"/>
      </w:r>
      <w:r w:rsidR="00A7301B">
        <w:t>(a)</w:t>
      </w:r>
      <w:r>
        <w:t>.</w:t>
      </w:r>
      <w:r w:rsidR="00520D45">
        <w:t xml:space="preserve"> </w:t>
      </w:r>
      <w:r w:rsidR="00520D45" w:rsidRPr="00520D45">
        <w:t>Las muestras con nivel de falla F0, F1 y F2 presentan un error en el diagnóstico de 13.3, 6.7% y 15.6 % respectivamente.</w:t>
      </w:r>
      <w:r w:rsidR="00520D45">
        <w:t xml:space="preserve"> </w:t>
      </w:r>
      <w:r w:rsidR="00E62503">
        <w:t>Por otra parte, e</w:t>
      </w:r>
      <w:r w:rsidR="00520D45" w:rsidRPr="00520D45">
        <w:t>n el caso de las muestras con falla F3, todas han sido correctamente diagnosticadas. Finalmente, las muestras con falla nivel F4 son las que poseen mayor inconveniente, con un 68.9% de fallas en el diagn</w:t>
      </w:r>
      <w:r w:rsidR="00520D45">
        <w:t>ó</w:t>
      </w:r>
      <w:r w:rsidR="00520D45" w:rsidRPr="00520D45">
        <w:t>stico.</w:t>
      </w:r>
      <w:bookmarkStart w:id="24" w:name="_Hlk109657168"/>
    </w:p>
    <w:p w14:paraId="160B1CFC" w14:textId="77777777" w:rsidR="00BB4764" w:rsidRDefault="00BB4764" w:rsidP="00411A67"/>
    <w:p w14:paraId="67BE2D41" w14:textId="7743101E" w:rsidR="00BB4764" w:rsidRDefault="00BB4764" w:rsidP="00411A67">
      <w:r w:rsidRPr="00BB4764">
        <w:rPr>
          <w:noProof/>
        </w:rPr>
        <w:drawing>
          <wp:inline distT="0" distB="0" distL="0" distR="0" wp14:anchorId="3996D612" wp14:editId="68F2D562">
            <wp:extent cx="2829632" cy="1371600"/>
            <wp:effectExtent l="0" t="0" r="889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9">
                      <a:extLst>
                        <a:ext uri="{28A0092B-C50C-407E-A947-70E740481C1C}">
                          <a14:useLocalDpi xmlns:a14="http://schemas.microsoft.com/office/drawing/2010/main" val="0"/>
                        </a:ext>
                      </a:extLst>
                    </a:blip>
                    <a:srcRect l="9585" t="6637" r="34051" b="48593"/>
                    <a:stretch/>
                  </pic:blipFill>
                  <pic:spPr bwMode="auto">
                    <a:xfrm>
                      <a:off x="0" y="0"/>
                      <a:ext cx="2838854" cy="137607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179"/>
      </w:tblGrid>
      <w:tr w:rsidR="001B774F" w:rsidRPr="00BB4764" w14:paraId="2223143E" w14:textId="77777777" w:rsidTr="00FB6DE1">
        <w:trPr>
          <w:jc w:val="center"/>
        </w:trPr>
        <w:tc>
          <w:tcPr>
            <w:tcW w:w="2178" w:type="dxa"/>
            <w:vAlign w:val="center"/>
          </w:tcPr>
          <w:bookmarkEnd w:id="24"/>
          <w:p w14:paraId="6466FD4A" w14:textId="77777777" w:rsidR="001B774F" w:rsidRPr="00BB4764" w:rsidRDefault="001B774F" w:rsidP="00FB6DE1">
            <w:pPr>
              <w:keepNext/>
              <w:jc w:val="center"/>
              <w:rPr>
                <w:sz w:val="18"/>
                <w:szCs w:val="18"/>
              </w:rPr>
            </w:pPr>
            <w:r w:rsidRPr="00BB4764">
              <w:rPr>
                <w:sz w:val="18"/>
                <w:szCs w:val="18"/>
              </w:rPr>
              <w:t>(a)</w:t>
            </w:r>
          </w:p>
        </w:tc>
        <w:tc>
          <w:tcPr>
            <w:tcW w:w="2179" w:type="dxa"/>
            <w:vAlign w:val="center"/>
          </w:tcPr>
          <w:p w14:paraId="5E0FE077" w14:textId="77777777" w:rsidR="001B774F" w:rsidRPr="00BB4764" w:rsidRDefault="001B774F" w:rsidP="00FB6DE1">
            <w:pPr>
              <w:keepNext/>
              <w:jc w:val="center"/>
              <w:rPr>
                <w:sz w:val="18"/>
                <w:szCs w:val="18"/>
              </w:rPr>
            </w:pPr>
            <w:r w:rsidRPr="00BB4764">
              <w:rPr>
                <w:sz w:val="18"/>
                <w:szCs w:val="18"/>
              </w:rPr>
              <w:t>(b)</w:t>
            </w:r>
          </w:p>
        </w:tc>
      </w:tr>
    </w:tbl>
    <w:p w14:paraId="36CC4E4A" w14:textId="709ED3D7" w:rsidR="001B774F" w:rsidRPr="00CD2395" w:rsidRDefault="001B774F" w:rsidP="00CD2395">
      <w:pPr>
        <w:pStyle w:val="Descripcin"/>
        <w:jc w:val="center"/>
        <w:rPr>
          <w:sz w:val="18"/>
          <w:szCs w:val="16"/>
          <w:lang w:val="es-CO"/>
        </w:rPr>
      </w:pPr>
      <w:bookmarkStart w:id="25" w:name="_Ref109656959"/>
      <w:r w:rsidRPr="00CD2395">
        <w:rPr>
          <w:b/>
          <w:bCs/>
          <w:sz w:val="18"/>
          <w:szCs w:val="16"/>
          <w:lang w:val="es-CO"/>
        </w:rPr>
        <w:t xml:space="preserve">Figura </w:t>
      </w:r>
      <w:r w:rsidRPr="00CD2395">
        <w:rPr>
          <w:b/>
          <w:bCs/>
          <w:sz w:val="18"/>
          <w:szCs w:val="16"/>
          <w:lang w:val="es-CO"/>
        </w:rPr>
        <w:fldChar w:fldCharType="begin"/>
      </w:r>
      <w:r w:rsidRPr="00CD2395">
        <w:rPr>
          <w:b/>
          <w:bCs/>
          <w:sz w:val="18"/>
          <w:szCs w:val="16"/>
          <w:lang w:val="es-CO"/>
        </w:rPr>
        <w:instrText xml:space="preserve"> SEQ Figura \* ARABIC </w:instrText>
      </w:r>
      <w:r w:rsidRPr="00CD2395">
        <w:rPr>
          <w:b/>
          <w:bCs/>
          <w:sz w:val="18"/>
          <w:szCs w:val="16"/>
          <w:lang w:val="es-CO"/>
        </w:rPr>
        <w:fldChar w:fldCharType="separate"/>
      </w:r>
      <w:r w:rsidR="003F100C">
        <w:rPr>
          <w:b/>
          <w:bCs/>
          <w:noProof/>
          <w:sz w:val="18"/>
          <w:szCs w:val="16"/>
          <w:lang w:val="es-CO"/>
        </w:rPr>
        <w:t>9</w:t>
      </w:r>
      <w:r w:rsidRPr="00CD2395">
        <w:rPr>
          <w:b/>
          <w:bCs/>
          <w:sz w:val="18"/>
          <w:szCs w:val="16"/>
          <w:lang w:val="es-CO"/>
        </w:rPr>
        <w:fldChar w:fldCharType="end"/>
      </w:r>
      <w:bookmarkEnd w:id="25"/>
      <w:r w:rsidRPr="00CD2395">
        <w:rPr>
          <w:b/>
          <w:bCs/>
          <w:sz w:val="18"/>
          <w:szCs w:val="16"/>
          <w:lang w:val="es-CO"/>
        </w:rPr>
        <w:t xml:space="preserve">. </w:t>
      </w:r>
      <w:r w:rsidRPr="00CD2395">
        <w:rPr>
          <w:sz w:val="18"/>
          <w:szCs w:val="16"/>
          <w:lang w:val="es-CO"/>
        </w:rPr>
        <w:t>Matriz de confusión de las medidas de tendencia central</w:t>
      </w:r>
      <w:r w:rsidR="00553300" w:rsidRPr="00CD2395">
        <w:rPr>
          <w:sz w:val="18"/>
          <w:szCs w:val="16"/>
          <w:lang w:val="es-CO"/>
        </w:rPr>
        <w:t xml:space="preserve"> mediante el método de aproximación</w:t>
      </w:r>
      <w:r w:rsidRPr="00CD2395">
        <w:rPr>
          <w:sz w:val="18"/>
          <w:szCs w:val="16"/>
          <w:lang w:val="es-CO"/>
        </w:rPr>
        <w:t>. (a) Media, y (b) Mediana.</w:t>
      </w:r>
    </w:p>
    <w:p w14:paraId="6717F06A" w14:textId="77777777" w:rsidR="002A6489" w:rsidRDefault="002A6489" w:rsidP="00411A67"/>
    <w:p w14:paraId="56EB2282" w14:textId="7EC3AFAC" w:rsidR="007708C4" w:rsidRDefault="007708C4" w:rsidP="007708C4">
      <w:pPr>
        <w:pStyle w:val="Ttulo2"/>
      </w:pPr>
      <w:r>
        <w:t>Diagnóstico mediante Método Optimizado</w:t>
      </w:r>
    </w:p>
    <w:p w14:paraId="6DDAD431" w14:textId="21EA84E1" w:rsidR="006652FB" w:rsidRDefault="006652FB" w:rsidP="003F5F6F"/>
    <w:p w14:paraId="715549D6" w14:textId="662FF08E" w:rsidR="00FE7BD2" w:rsidRDefault="00FE7BD2" w:rsidP="00FE7BD2">
      <w:r>
        <w:t xml:space="preserve">La </w:t>
      </w:r>
      <w:r w:rsidR="00222D8F">
        <w:fldChar w:fldCharType="begin"/>
      </w:r>
      <w:r w:rsidR="00222D8F">
        <w:instrText xml:space="preserve"> REF _Ref109653740 \h </w:instrText>
      </w:r>
      <w:r w:rsidR="00222D8F">
        <w:fldChar w:fldCharType="separate"/>
      </w:r>
      <w:r w:rsidR="003F100C" w:rsidRPr="006239F3">
        <w:rPr>
          <w:b/>
          <w:bCs/>
          <w:sz w:val="18"/>
          <w:szCs w:val="16"/>
          <w:lang w:val="es-CO"/>
        </w:rPr>
        <w:t xml:space="preserve">Figura </w:t>
      </w:r>
      <w:r w:rsidR="003F100C">
        <w:rPr>
          <w:b/>
          <w:bCs/>
          <w:noProof/>
          <w:sz w:val="18"/>
          <w:szCs w:val="16"/>
          <w:lang w:val="es-CO"/>
        </w:rPr>
        <w:t>10</w:t>
      </w:r>
      <w:r w:rsidR="00222D8F">
        <w:fldChar w:fldCharType="end"/>
      </w:r>
      <w:r>
        <w:t xml:space="preserve"> presenta las matrices de confusión para evaluar las medidas de tendencia central </w:t>
      </w:r>
      <w:r w:rsidR="00222D8F">
        <w:t xml:space="preserve">(Media y Mediana) </w:t>
      </w:r>
      <w:r>
        <w:t>empleadas en la estimación del nivel de falla correspondiente</w:t>
      </w:r>
      <w:r w:rsidR="009908C0">
        <w:t xml:space="preserve">. </w:t>
      </w:r>
      <w:r w:rsidR="00400DAC">
        <w:t>É</w:t>
      </w:r>
      <w:r w:rsidR="005153CA">
        <w:t>st</w:t>
      </w:r>
      <w:r w:rsidR="00D52F3C">
        <w:t>a</w:t>
      </w:r>
      <w:r w:rsidR="005153CA">
        <w:t>s matices</w:t>
      </w:r>
      <w:r w:rsidR="009908C0">
        <w:t xml:space="preserve"> de confusión corresponden a la caracterización de las isolíneas mediante funciones polinómicas</w:t>
      </w:r>
      <w:r>
        <w:t xml:space="preserve">. En la </w:t>
      </w:r>
      <w:r w:rsidR="00222D8F">
        <w:fldChar w:fldCharType="begin"/>
      </w:r>
      <w:r w:rsidR="00222D8F">
        <w:instrText xml:space="preserve"> REF _Ref109653740 \h </w:instrText>
      </w:r>
      <w:r w:rsidR="00222D8F">
        <w:fldChar w:fldCharType="separate"/>
      </w:r>
      <w:r w:rsidR="003F100C" w:rsidRPr="006239F3">
        <w:rPr>
          <w:b/>
          <w:bCs/>
          <w:sz w:val="18"/>
          <w:szCs w:val="16"/>
          <w:lang w:val="es-CO"/>
        </w:rPr>
        <w:t xml:space="preserve">Figura </w:t>
      </w:r>
      <w:r w:rsidR="003F100C">
        <w:rPr>
          <w:b/>
          <w:bCs/>
          <w:noProof/>
          <w:sz w:val="18"/>
          <w:szCs w:val="16"/>
          <w:lang w:val="es-CO"/>
        </w:rPr>
        <w:t>10</w:t>
      </w:r>
      <w:r w:rsidR="00222D8F">
        <w:fldChar w:fldCharType="end"/>
      </w:r>
      <w:r>
        <w:t xml:space="preserve">(a) se observa que la media presenta mayor exactitud en el diagnóstico de las diferentes muestras, alcanzando un </w:t>
      </w:r>
      <w:r w:rsidR="007708C4">
        <w:t>84.44</w:t>
      </w:r>
      <w:r>
        <w:t>% de aciertos.</w:t>
      </w:r>
      <w:r w:rsidR="00260086">
        <w:t xml:space="preserve"> </w:t>
      </w:r>
      <w:r w:rsidR="00D52F3C">
        <w:t xml:space="preserve">Con lo cual, el porcentaje de aciertos se ha incrementado en un </w:t>
      </w:r>
      <w:r w:rsidR="008331E6">
        <w:t>5.29</w:t>
      </w:r>
      <w:r w:rsidR="00D52F3C">
        <w:t xml:space="preserve">% </w:t>
      </w:r>
      <w:r w:rsidR="00FA599F">
        <w:t xml:space="preserve">en comparación con el método de </w:t>
      </w:r>
      <w:r w:rsidR="00E46F15">
        <w:t>aproximación.</w:t>
      </w:r>
      <w:r w:rsidR="00260086">
        <w:t xml:space="preserve"> Como se observa, la media se mantiene como la medida de tendencia con mejor</w:t>
      </w:r>
      <w:r w:rsidR="00E62503">
        <w:t xml:space="preserve"> porcentaje de</w:t>
      </w:r>
      <w:r w:rsidR="00260086">
        <w:t xml:space="preserve"> acierto</w:t>
      </w:r>
      <w:r w:rsidR="00E62503">
        <w:t>s</w:t>
      </w:r>
      <w:r w:rsidR="00260086">
        <w:t>.</w:t>
      </w:r>
    </w:p>
    <w:p w14:paraId="6C99383D" w14:textId="195A4AD3" w:rsidR="006652FB" w:rsidRDefault="00326205" w:rsidP="008120A7">
      <w:pPr>
        <w:jc w:val="center"/>
      </w:pPr>
      <w:r w:rsidRPr="00326205">
        <w:rPr>
          <w:noProof/>
        </w:rPr>
        <w:drawing>
          <wp:inline distT="0" distB="0" distL="0" distR="0" wp14:anchorId="59574A0E" wp14:editId="65F5C4AC">
            <wp:extent cx="2728117" cy="13779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a:extLst>
                        <a:ext uri="{28A0092B-C50C-407E-A947-70E740481C1C}">
                          <a14:useLocalDpi xmlns:a14="http://schemas.microsoft.com/office/drawing/2010/main" val="0"/>
                        </a:ext>
                      </a:extLst>
                    </a:blip>
                    <a:srcRect l="9873" t="50747" r="34982" b="3595"/>
                    <a:stretch/>
                  </pic:blipFill>
                  <pic:spPr bwMode="auto">
                    <a:xfrm>
                      <a:off x="0" y="0"/>
                      <a:ext cx="2728117" cy="13779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179"/>
      </w:tblGrid>
      <w:tr w:rsidR="008120A7" w:rsidRPr="008120A7" w14:paraId="4113643D" w14:textId="77777777" w:rsidTr="008120A7">
        <w:trPr>
          <w:jc w:val="center"/>
        </w:trPr>
        <w:tc>
          <w:tcPr>
            <w:tcW w:w="2178" w:type="dxa"/>
            <w:vAlign w:val="center"/>
          </w:tcPr>
          <w:p w14:paraId="5576CAF0" w14:textId="05304F83" w:rsidR="008120A7" w:rsidRPr="008120A7" w:rsidRDefault="008120A7" w:rsidP="008120A7">
            <w:pPr>
              <w:keepNext/>
              <w:jc w:val="center"/>
              <w:rPr>
                <w:sz w:val="18"/>
                <w:szCs w:val="18"/>
              </w:rPr>
            </w:pPr>
            <w:r w:rsidRPr="008120A7">
              <w:rPr>
                <w:sz w:val="18"/>
                <w:szCs w:val="18"/>
              </w:rPr>
              <w:t>(a)</w:t>
            </w:r>
          </w:p>
        </w:tc>
        <w:tc>
          <w:tcPr>
            <w:tcW w:w="2179" w:type="dxa"/>
            <w:vAlign w:val="center"/>
          </w:tcPr>
          <w:p w14:paraId="49544622" w14:textId="40B4C55F" w:rsidR="008120A7" w:rsidRPr="008120A7" w:rsidRDefault="008120A7" w:rsidP="008120A7">
            <w:pPr>
              <w:keepNext/>
              <w:jc w:val="center"/>
              <w:rPr>
                <w:sz w:val="18"/>
                <w:szCs w:val="18"/>
              </w:rPr>
            </w:pPr>
            <w:r w:rsidRPr="008120A7">
              <w:rPr>
                <w:sz w:val="18"/>
                <w:szCs w:val="18"/>
              </w:rPr>
              <w:t>(b)</w:t>
            </w:r>
          </w:p>
        </w:tc>
      </w:tr>
    </w:tbl>
    <w:p w14:paraId="45993877" w14:textId="607E6CC9" w:rsidR="00FE7BD2" w:rsidRPr="006239F3" w:rsidRDefault="00FE7BD2" w:rsidP="006239F3">
      <w:pPr>
        <w:pStyle w:val="Descripcin"/>
        <w:jc w:val="center"/>
        <w:rPr>
          <w:sz w:val="18"/>
          <w:szCs w:val="16"/>
          <w:lang w:val="es-CO"/>
        </w:rPr>
      </w:pPr>
      <w:bookmarkStart w:id="26" w:name="_Ref109653740"/>
      <w:r w:rsidRPr="006239F3">
        <w:rPr>
          <w:b/>
          <w:bCs/>
          <w:sz w:val="18"/>
          <w:szCs w:val="16"/>
          <w:lang w:val="es-CO"/>
        </w:rPr>
        <w:t xml:space="preserve">Figura </w:t>
      </w:r>
      <w:r w:rsidRPr="006239F3">
        <w:rPr>
          <w:b/>
          <w:bCs/>
          <w:sz w:val="18"/>
          <w:szCs w:val="16"/>
          <w:lang w:val="es-CO"/>
        </w:rPr>
        <w:fldChar w:fldCharType="begin"/>
      </w:r>
      <w:r w:rsidRPr="006239F3">
        <w:rPr>
          <w:b/>
          <w:bCs/>
          <w:sz w:val="18"/>
          <w:szCs w:val="16"/>
          <w:lang w:val="es-CO"/>
        </w:rPr>
        <w:instrText xml:space="preserve"> SEQ Figura \* ARABIC </w:instrText>
      </w:r>
      <w:r w:rsidRPr="006239F3">
        <w:rPr>
          <w:b/>
          <w:bCs/>
          <w:sz w:val="18"/>
          <w:szCs w:val="16"/>
          <w:lang w:val="es-CO"/>
        </w:rPr>
        <w:fldChar w:fldCharType="separate"/>
      </w:r>
      <w:r w:rsidR="003F100C">
        <w:rPr>
          <w:b/>
          <w:bCs/>
          <w:noProof/>
          <w:sz w:val="18"/>
          <w:szCs w:val="16"/>
          <w:lang w:val="es-CO"/>
        </w:rPr>
        <w:t>10</w:t>
      </w:r>
      <w:r w:rsidRPr="006239F3">
        <w:rPr>
          <w:b/>
          <w:bCs/>
          <w:sz w:val="18"/>
          <w:szCs w:val="16"/>
          <w:lang w:val="es-CO"/>
        </w:rPr>
        <w:fldChar w:fldCharType="end"/>
      </w:r>
      <w:bookmarkEnd w:id="26"/>
      <w:r w:rsidRPr="006239F3">
        <w:rPr>
          <w:b/>
          <w:bCs/>
          <w:sz w:val="18"/>
          <w:szCs w:val="16"/>
          <w:lang w:val="es-CO"/>
        </w:rPr>
        <w:t>.</w:t>
      </w:r>
      <w:r w:rsidRPr="006239F3">
        <w:rPr>
          <w:sz w:val="18"/>
          <w:szCs w:val="16"/>
          <w:lang w:val="es-CO"/>
        </w:rPr>
        <w:t xml:space="preserve"> Matriz de confusión de las medidas de tendencia central</w:t>
      </w:r>
      <w:r w:rsidR="00553300" w:rsidRPr="006239F3">
        <w:rPr>
          <w:sz w:val="18"/>
          <w:szCs w:val="16"/>
          <w:lang w:val="es-CO"/>
        </w:rPr>
        <w:t xml:space="preserve"> mediante el método optimizado. </w:t>
      </w:r>
      <w:r w:rsidRPr="006239F3">
        <w:rPr>
          <w:sz w:val="18"/>
          <w:szCs w:val="16"/>
          <w:lang w:val="es-CO"/>
        </w:rPr>
        <w:t xml:space="preserve"> (a) Media,</w:t>
      </w:r>
      <w:r w:rsidR="00F4218B" w:rsidRPr="006239F3">
        <w:rPr>
          <w:sz w:val="18"/>
          <w:szCs w:val="16"/>
          <w:lang w:val="es-CO"/>
        </w:rPr>
        <w:t xml:space="preserve"> y</w:t>
      </w:r>
      <w:r w:rsidRPr="006239F3">
        <w:rPr>
          <w:sz w:val="18"/>
          <w:szCs w:val="16"/>
          <w:lang w:val="es-CO"/>
        </w:rPr>
        <w:t xml:space="preserve"> (b) Mediana.</w:t>
      </w:r>
    </w:p>
    <w:p w14:paraId="1FD624D1" w14:textId="6F274251" w:rsidR="009B4D5F" w:rsidRDefault="009B4D5F" w:rsidP="002E2C39"/>
    <w:p w14:paraId="44A11241" w14:textId="02E7AD77" w:rsidR="007708C4" w:rsidRDefault="007708C4" w:rsidP="007708C4">
      <w:r>
        <w:t xml:space="preserve">Los registros de estado normal han sido diagnosticados correctamente. Los registros con nivel de falla F1 y F3 </w:t>
      </w:r>
      <w:r>
        <w:t xml:space="preserve">presentan un error de 2.2% en el diagnóstico, estas muestras fueron asociadas a un nivel de falla superior. Por otra parte, </w:t>
      </w:r>
      <w:r w:rsidR="00E62503">
        <w:t xml:space="preserve">respecto a </w:t>
      </w:r>
      <w:r>
        <w:t xml:space="preserve">las muestras asociadas a un nivel de falla F3, el 20% de estas fueron erróneamente diagnosticadas. El mayor inconveniente </w:t>
      </w:r>
      <w:r w:rsidR="0048519D">
        <w:t>continúa</w:t>
      </w:r>
      <w:r w:rsidR="00E62503">
        <w:t xml:space="preserve"> </w:t>
      </w:r>
      <w:r>
        <w:t>est</w:t>
      </w:r>
      <w:r w:rsidR="00E62503">
        <w:t>ando</w:t>
      </w:r>
      <w:r>
        <w:t xml:space="preserve"> asociado al diagnóstico de la falla F4, donde el 53.3% de las muestras fueron erróneamente estimadas. </w:t>
      </w:r>
    </w:p>
    <w:p w14:paraId="69EDAD9D" w14:textId="77777777" w:rsidR="00260086" w:rsidRDefault="00260086" w:rsidP="007708C4"/>
    <w:p w14:paraId="2730F60A" w14:textId="6E69D88D" w:rsidR="00D52F3C" w:rsidRDefault="00D52F3C" w:rsidP="007708C4">
      <w:r>
        <w:t>En cuanto a la matriz de confusión de la mediana</w:t>
      </w:r>
      <w:r w:rsidR="00400DAC">
        <w:t xml:space="preserve">, ver </w:t>
      </w:r>
      <w:r w:rsidR="00400DAC">
        <w:fldChar w:fldCharType="begin"/>
      </w:r>
      <w:r w:rsidR="00400DAC">
        <w:instrText xml:space="preserve"> REF _Ref109653740 \h </w:instrText>
      </w:r>
      <w:r w:rsidR="00400DAC">
        <w:fldChar w:fldCharType="separate"/>
      </w:r>
      <w:r w:rsidR="003F100C" w:rsidRPr="006239F3">
        <w:rPr>
          <w:b/>
          <w:bCs/>
          <w:sz w:val="18"/>
          <w:szCs w:val="16"/>
          <w:lang w:val="es-CO"/>
        </w:rPr>
        <w:t xml:space="preserve">Figura </w:t>
      </w:r>
      <w:r w:rsidR="003F100C">
        <w:rPr>
          <w:b/>
          <w:bCs/>
          <w:noProof/>
          <w:sz w:val="18"/>
          <w:szCs w:val="16"/>
          <w:lang w:val="es-CO"/>
        </w:rPr>
        <w:t>10</w:t>
      </w:r>
      <w:r w:rsidR="00400DAC">
        <w:fldChar w:fldCharType="end"/>
      </w:r>
      <w:r w:rsidR="00400DAC">
        <w:t xml:space="preserve"> (b)</w:t>
      </w:r>
      <w:r>
        <w:t>, se puede observar que la caracterización de las isolíneas por polinomios presenta un incremento en el porcentaje de aciertos del 1</w:t>
      </w:r>
      <w:r w:rsidR="00E46F15">
        <w:t>.34</w:t>
      </w:r>
      <w:r>
        <w:t>% en comparación con el método de aproximación.</w:t>
      </w:r>
    </w:p>
    <w:p w14:paraId="72DF4BF0" w14:textId="7B713497" w:rsidR="00AF38D9" w:rsidRDefault="00AF38D9" w:rsidP="007708C4"/>
    <w:p w14:paraId="6DB0C5AF" w14:textId="0603092B" w:rsidR="00393269" w:rsidRPr="00444EB8" w:rsidRDefault="00FE7BD2" w:rsidP="00393269">
      <w:pPr>
        <w:pStyle w:val="Ttulo1"/>
      </w:pPr>
      <w:r w:rsidRPr="00444EB8">
        <w:t>Conclusiones</w:t>
      </w:r>
    </w:p>
    <w:p w14:paraId="77D254BE" w14:textId="294ECB6B" w:rsidR="00393269" w:rsidRDefault="00393269" w:rsidP="00393269"/>
    <w:p w14:paraId="6BC6D580" w14:textId="17C72D25" w:rsidR="00E62503" w:rsidRDefault="00AF38D9" w:rsidP="00FE7BD2">
      <w:r>
        <w:t>Este trabajo presenta la evaluación de la metodología</w:t>
      </w:r>
      <w:r w:rsidR="00041A76">
        <w:t xml:space="preserve"> basada en la construcción de mapas de evolución de falla para el </w:t>
      </w:r>
      <w:r>
        <w:t>diagnóstico de rodamientos propuesta en [14]</w:t>
      </w:r>
      <w:r w:rsidR="00775C04">
        <w:t xml:space="preserve">. </w:t>
      </w:r>
      <w:r>
        <w:t xml:space="preserve">Mediante la consideración de polinomios para caracterizar el comportamiento de las isolíneas, se ha observado un incremento </w:t>
      </w:r>
      <w:r w:rsidR="007E5173">
        <w:t xml:space="preserve">en la precisión </w:t>
      </w:r>
      <w:r>
        <w:t xml:space="preserve">del </w:t>
      </w:r>
      <w:r w:rsidR="00400DAC">
        <w:t>diagnóstico</w:t>
      </w:r>
      <w:r>
        <w:t xml:space="preserve"> de la falla en pista exterior de 5.29% y 1.34%, para la media y mediana respectivamente. Cabe </w:t>
      </w:r>
      <w:r w:rsidR="007E5173">
        <w:t xml:space="preserve">destacar </w:t>
      </w:r>
      <w:r>
        <w:t xml:space="preserve">que este valor fue obtenido mediante el procesamiento de todos los puntos de análisis de los 6 primeros armónicos. </w:t>
      </w:r>
      <w:r w:rsidR="00400DAC">
        <w:t xml:space="preserve">Además, se ha observado que la media sigue presentando mejores resultados en la estimación del nivel de falla en comparación con la mediana. </w:t>
      </w:r>
    </w:p>
    <w:p w14:paraId="113047F8" w14:textId="77777777" w:rsidR="00E62503" w:rsidRDefault="00E62503" w:rsidP="00FE7BD2"/>
    <w:p w14:paraId="0154BB74" w14:textId="45F98A02" w:rsidR="00AF38D9" w:rsidRDefault="00AF38D9" w:rsidP="00FE7BD2">
      <w:r>
        <w:t>A pesar del incremento de aciertos, los registros con falla nivel F4 continúan siendo el principal problema. Por lo que, en trabajos futuros se contempla el desarrollo de un estudio enfocado en determinar cuál de los armónicos de un espectro posee mayor relación con el nivel de falla</w:t>
      </w:r>
      <w:r w:rsidR="00400DAC">
        <w:t>, caracterizado en su respectivo mapa de evolución de falla</w:t>
      </w:r>
      <w:r>
        <w:t xml:space="preserve">. </w:t>
      </w:r>
    </w:p>
    <w:p w14:paraId="4696520F" w14:textId="12CF6D4D" w:rsidR="009B4D5F" w:rsidRPr="00444EB8" w:rsidRDefault="009B4D5F" w:rsidP="007541F3"/>
    <w:p w14:paraId="40093F06" w14:textId="5FE334F1" w:rsidR="009B4D5F" w:rsidRPr="00444EB8" w:rsidRDefault="009B4D5F" w:rsidP="00960B8F">
      <w:pPr>
        <w:pStyle w:val="Ttulo1"/>
      </w:pPr>
      <w:r w:rsidRPr="00444EB8">
        <w:t>R</w:t>
      </w:r>
      <w:r w:rsidR="006E4429" w:rsidRPr="00444EB8">
        <w:t>eferencias</w:t>
      </w:r>
    </w:p>
    <w:p w14:paraId="3DC397C8" w14:textId="07602018" w:rsidR="009B4D5F" w:rsidRPr="00402797" w:rsidRDefault="009B4D5F" w:rsidP="007541F3">
      <w:pPr>
        <w:rPr>
          <w:noProof/>
        </w:rPr>
      </w:pPr>
    </w:p>
    <w:p w14:paraId="714A565B" w14:textId="77777777" w:rsidR="006E6C5B" w:rsidRPr="00FB6DE1" w:rsidRDefault="008769F8" w:rsidP="006E6C5B">
      <w:pPr>
        <w:pStyle w:val="Bibliografa"/>
        <w:ind w:left="0" w:firstLine="0"/>
        <w:rPr>
          <w:rFonts w:cs="Times New Roman"/>
          <w:noProof/>
          <w:lang w:val="en-GB"/>
        </w:rPr>
      </w:pPr>
      <w:r w:rsidRPr="00402797">
        <w:rPr>
          <w:noProof/>
        </w:rPr>
        <w:fldChar w:fldCharType="begin"/>
      </w:r>
      <w:r w:rsidR="006E6C5B" w:rsidRPr="00FB6DE1">
        <w:rPr>
          <w:noProof/>
          <w:lang w:val="en-GB"/>
        </w:rPr>
        <w:instrText xml:space="preserve"> ADDIN ZOTERO_BIBL {"uncited":[],"omitted":[],"custom":[]} CSL_BIBLIOGRAPHY </w:instrText>
      </w:r>
      <w:r w:rsidRPr="00402797">
        <w:rPr>
          <w:noProof/>
        </w:rPr>
        <w:fldChar w:fldCharType="separate"/>
      </w:r>
      <w:r w:rsidR="006E6C5B" w:rsidRPr="00FB6DE1">
        <w:rPr>
          <w:rFonts w:cs="Times New Roman"/>
          <w:noProof/>
          <w:lang w:val="en-GB"/>
        </w:rPr>
        <w:t>[1]</w:t>
      </w:r>
      <w:r w:rsidR="006E6C5B" w:rsidRPr="00FB6DE1">
        <w:rPr>
          <w:rFonts w:cs="Times New Roman"/>
          <w:noProof/>
          <w:lang w:val="en-GB"/>
        </w:rPr>
        <w:tab/>
        <w:t>M. Behzad, S. Feizhoseini, H.A. Arghand, A. Davoodabadi, D. Mba, Failure Threshold Determination of Rolling Element Bearings Using Vibration Fluctuation and Failure Modes, Appl. Sci. 11 (2021) 160. https://doi.org/10.3390/app11010160.</w:t>
      </w:r>
    </w:p>
    <w:p w14:paraId="4BDFDA4B"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w:t>
      </w:r>
      <w:r w:rsidRPr="00FB6DE1">
        <w:rPr>
          <w:rFonts w:cs="Times New Roman"/>
          <w:noProof/>
          <w:lang w:val="en-GB"/>
        </w:rPr>
        <w:tab/>
        <w:t>H. Shao, H. Jiang, Y. Lin, X. Li, A novel method for intelligent fault diagnosis of rolling bearings using ensemble deep auto-encoders, Mech. Syst. Signal Process. 102 (2018) 278–297. https://doi.org/10.1016/j.ymssp.2017.09.026.</w:t>
      </w:r>
    </w:p>
    <w:p w14:paraId="65C64530"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3]</w:t>
      </w:r>
      <w:r w:rsidRPr="00FB6DE1">
        <w:rPr>
          <w:rFonts w:cs="Times New Roman"/>
          <w:noProof/>
          <w:lang w:val="en-GB"/>
        </w:rPr>
        <w:tab/>
        <w:t>K. Yu, T.R. Lin, J. Tan, H. Ma, An adaptive sensitive frequency band selection method for empirical wavelet transform and its application in bearing fault diagnosis, Measurement. 134 (2019) 375–384. https://doi.org/10.1016/j.measurement.2018.10.086.</w:t>
      </w:r>
    </w:p>
    <w:p w14:paraId="02592965"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4]</w:t>
      </w:r>
      <w:r w:rsidRPr="00FB6DE1">
        <w:rPr>
          <w:rFonts w:cs="Times New Roman"/>
          <w:noProof/>
          <w:lang w:val="en-GB"/>
        </w:rPr>
        <w:tab/>
        <w:t>B.P. Graney, K. Starry, Rolling Element Bearing Analysis, Mater. Eval. (2012) 8.</w:t>
      </w:r>
    </w:p>
    <w:p w14:paraId="3195AAD6"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lastRenderedPageBreak/>
        <w:t>[5]</w:t>
      </w:r>
      <w:r w:rsidRPr="00FB6DE1">
        <w:rPr>
          <w:rFonts w:cs="Times New Roman"/>
          <w:noProof/>
          <w:lang w:val="en-GB"/>
        </w:rPr>
        <w:tab/>
        <w:t>S. Cho, M. Choi, Z. Gao, T. Moan, Fault detection and diagnosis of a blade pitch system in a floating wind turbine based on Kalman filters and artificial neural networks, Renew. Energy. 169 (2021) 1–13. https://doi.org/10.1016/j.renene.2020.12.116.</w:t>
      </w:r>
    </w:p>
    <w:p w14:paraId="55C78E7D"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6]</w:t>
      </w:r>
      <w:r w:rsidRPr="00FB6DE1">
        <w:rPr>
          <w:rFonts w:cs="Times New Roman"/>
          <w:noProof/>
          <w:lang w:val="en-GB"/>
        </w:rPr>
        <w:tab/>
        <w:t>F. Piltan, C.-H. Kim, J.-M. Kim, Bearing Crack Diagnosis Using a Smooth Sliding Digital Twin to Overcome Fluctuations Arising in Unknown Conditions, Appl. Sci. 12 (2022) 6770. https://doi.org/10.3390/app12136770.</w:t>
      </w:r>
    </w:p>
    <w:p w14:paraId="63B22B79"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7]</w:t>
      </w:r>
      <w:r w:rsidRPr="00FB6DE1">
        <w:rPr>
          <w:rFonts w:cs="Times New Roman"/>
          <w:noProof/>
          <w:lang w:val="en-GB"/>
        </w:rPr>
        <w:tab/>
        <w:t>Z.-H. Liu, B.-L. Lu, H.-L. Wei, L. Chen, X.-H. Li, M. Ratsch, Deep Adversarial Domain Adaptation Model for Bearing Fault Diagnosis, IEEE Trans. Syst. Man Cybern. Syst. (2020) 1–10. https://doi.org/10.1109/TSMC.2019.2932000.</w:t>
      </w:r>
    </w:p>
    <w:p w14:paraId="453AA789"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8]</w:t>
      </w:r>
      <w:r w:rsidRPr="00FB6DE1">
        <w:rPr>
          <w:rFonts w:cs="Times New Roman"/>
          <w:noProof/>
          <w:lang w:val="en-GB"/>
        </w:rPr>
        <w:tab/>
        <w:t>J. Sun, C. Yan, J. Wen, Intelligent Bearing Fault Diagnosis Method Combining Compressed Data Acquisition and Deep Learning, IEEE Trans. Instrum. Meas. 67 (2018) 185–195. https://doi.org/10.1109/TIM.2017.2759418.</w:t>
      </w:r>
    </w:p>
    <w:p w14:paraId="7639FFCB"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9]</w:t>
      </w:r>
      <w:r w:rsidRPr="00FB6DE1">
        <w:rPr>
          <w:rFonts w:cs="Times New Roman"/>
          <w:noProof/>
          <w:lang w:val="en-GB"/>
        </w:rPr>
        <w:tab/>
        <w:t>D. Goyal, A. Choudhary, B.S. Pabla, S.S. Dhami, Support vector machines based non-contact fault diagnosis system for bearings, J. Intell. Manuf. 31 (2020) 1275–1289. https://doi.org/10.1007/s10845-019-01511-x.</w:t>
      </w:r>
    </w:p>
    <w:p w14:paraId="2A170476"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0]</w:t>
      </w:r>
      <w:r w:rsidRPr="00FB6DE1">
        <w:rPr>
          <w:rFonts w:cs="Times New Roman"/>
          <w:noProof/>
          <w:lang w:val="en-GB"/>
        </w:rPr>
        <w:tab/>
        <w:t>X. Jin, Y. Sun, Z. Que, Y. Wang, T.W.S. Chow, Anomaly Detection and Fault Prognosis for Bearings, IEEE Trans. Instrum. Meas. 65 (2016) 2046–2054. https://doi.org/10.1109/TIM.2016.2570398.</w:t>
      </w:r>
    </w:p>
    <w:p w14:paraId="5012E421"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1]</w:t>
      </w:r>
      <w:r w:rsidRPr="00FB6DE1">
        <w:rPr>
          <w:rFonts w:cs="Times New Roman"/>
          <w:noProof/>
          <w:lang w:val="en-GB"/>
        </w:rPr>
        <w:tab/>
        <w:t>E. Brusa, F. Bruzzone, C. Delprete, L.G. Di Maggio, C. Rosso, Health Indicators Construction for Damage Level Assessment in Bearing Diagnostics: A Proposal of an Energetic Approach Based on Envelope Analysis, Appl. Sci. 10 (2020) 8131. https://doi.org/10.3390/app10228131.</w:t>
      </w:r>
    </w:p>
    <w:p w14:paraId="7FC6A7D7"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2]</w:t>
      </w:r>
      <w:r w:rsidRPr="00FB6DE1">
        <w:rPr>
          <w:rFonts w:cs="Times New Roman"/>
          <w:noProof/>
          <w:lang w:val="en-GB"/>
        </w:rPr>
        <w:tab/>
        <w:t>D.-H. Kwak, D.-H. Lee, J.-H. Ahn, B.-H. Koh, Fault Detection of Roller-Bearings Using Signal Processing and Optimization Algorithms, Sensors. 14 (2013) 283–298. https://doi.org/10.3390/s140100283.</w:t>
      </w:r>
    </w:p>
    <w:p w14:paraId="0321EBDB"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3]</w:t>
      </w:r>
      <w:r w:rsidRPr="00FB6DE1">
        <w:rPr>
          <w:rFonts w:cs="Times New Roman"/>
          <w:noProof/>
          <w:lang w:val="en-GB"/>
        </w:rPr>
        <w:tab/>
        <w:t>H. Qiu, J. Lee, J. Lin, G. Yu, Robust performance degradation assessment methods for enhanced rolling element bearing prognostics, Adv. Eng. Inform. 17 (2003) 127–140. https://doi.org/10.1016/j.aei.2004.08.001.</w:t>
      </w:r>
    </w:p>
    <w:p w14:paraId="4761D0B4"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4]</w:t>
      </w:r>
      <w:r w:rsidRPr="00FB6DE1">
        <w:rPr>
          <w:rFonts w:cs="Times New Roman"/>
          <w:noProof/>
          <w:lang w:val="en-GB"/>
        </w:rPr>
        <w:tab/>
        <w:t>C.R. Soto-Ocampo, J.D. Cano-Moreno, J.M. Mera, J. Maroto, Bearing Severity Fault Evaluation Using Contour Maps—Case Study, Appl. Sci. 11 (2021) 6452. https://doi.org/10.3390/app11146452.</w:t>
      </w:r>
    </w:p>
    <w:p w14:paraId="0E906050"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5]</w:t>
      </w:r>
      <w:r w:rsidRPr="00FB6DE1">
        <w:rPr>
          <w:rFonts w:cs="Times New Roman"/>
          <w:noProof/>
          <w:lang w:val="en-GB"/>
        </w:rPr>
        <w:tab/>
        <w:t>C.R. Soto-Ocampo, J.M. Mera, J.D. Cano-Moreno, J.L. Garcia-Bernardo, Low-Cost, High-Frequency, Data Acquisition System for Condition Monitoring of Rotating Machinery through Vibration Analysis-Case Study, Sensors. 20 (2020) 3493. https://doi.org/10.3390/s20123493.</w:t>
      </w:r>
    </w:p>
    <w:p w14:paraId="53CB9C27"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6]</w:t>
      </w:r>
      <w:r w:rsidRPr="00FB6DE1">
        <w:rPr>
          <w:rFonts w:cs="Times New Roman"/>
          <w:noProof/>
          <w:lang w:val="en-GB"/>
        </w:rPr>
        <w:tab/>
        <w:t>S.H. Ghafari, A Fault Diagnosis System for Rotary Machinery Supported by Rolling Element Bearings, Ph.D., University of Waterloo, 2007.</w:t>
      </w:r>
    </w:p>
    <w:p w14:paraId="45325BC2"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7]</w:t>
      </w:r>
      <w:r w:rsidRPr="00FB6DE1">
        <w:rPr>
          <w:rFonts w:cs="Times New Roman"/>
          <w:noProof/>
          <w:lang w:val="en-GB"/>
        </w:rPr>
        <w:tab/>
        <w:t xml:space="preserve">P. Gupta, M.K. Pradhan, Fault detection analysis in rolling element bearing: A review, Mater. Today </w:t>
      </w:r>
      <w:r w:rsidRPr="00FB6DE1">
        <w:rPr>
          <w:rFonts w:cs="Times New Roman"/>
          <w:noProof/>
          <w:lang w:val="en-GB"/>
        </w:rPr>
        <w:t>Proc. 4 (2017) 2085–2094. https://doi.org/10.1016/j.matpr.2017.02.054.</w:t>
      </w:r>
    </w:p>
    <w:p w14:paraId="37F70847"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8]</w:t>
      </w:r>
      <w:r w:rsidRPr="00FB6DE1">
        <w:rPr>
          <w:rFonts w:cs="Times New Roman"/>
          <w:noProof/>
          <w:lang w:val="en-GB"/>
        </w:rPr>
        <w:tab/>
        <w:t>R.B. Randall, J. Antoni, Rolling element bearing diagnostics—A tutorial, Mech. Syst. Signal Process. 25 (2011) 485–520. https://doi.org/10.1016/j.ymssp.2010.07.017.</w:t>
      </w:r>
    </w:p>
    <w:p w14:paraId="1B056DBA"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19]</w:t>
      </w:r>
      <w:r w:rsidRPr="00FB6DE1">
        <w:rPr>
          <w:rFonts w:cs="Times New Roman"/>
          <w:noProof/>
          <w:lang w:val="en-GB"/>
        </w:rPr>
        <w:tab/>
        <w:t>M.-G. Jeong, E.-B. Lee, M. Lee, J.-Y. Jung, Multi-criteria route planning with risk contour map for smart navigation, Ocean Eng. 172 (2019) 72–85. https://doi.org/10.1016/j.oceaneng.2018.11.050.</w:t>
      </w:r>
    </w:p>
    <w:p w14:paraId="3A4F3B8F"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0]</w:t>
      </w:r>
      <w:r w:rsidRPr="00FB6DE1">
        <w:rPr>
          <w:rFonts w:cs="Times New Roman"/>
          <w:noProof/>
          <w:lang w:val="en-GB"/>
        </w:rPr>
        <w:tab/>
        <w:t>T. Hahmann, E.L. Usery, What is in a Contour Map?, in: S.I. Fabrikant, M. Raubal, M. Bertolotto, C. Davies, S. Freundschuh, S. Bell (Eds.), Springer International Publishing, Cham, 2015.</w:t>
      </w:r>
    </w:p>
    <w:p w14:paraId="0CAC9F44"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1]</w:t>
      </w:r>
      <w:r w:rsidRPr="00FB6DE1">
        <w:rPr>
          <w:rFonts w:cs="Times New Roman"/>
          <w:noProof/>
          <w:lang w:val="en-GB"/>
        </w:rPr>
        <w:tab/>
        <w:t xml:space="preserve">D. Fernández-Francos, D. Martínez-Rego, O. Fontenla-Romero, A. Alonso-Betanzos, Automatic bearing fault diagnosis based on one-class </w:t>
      </w:r>
      <w:r w:rsidRPr="006E6C5B">
        <w:rPr>
          <w:rFonts w:cs="Times New Roman"/>
          <w:noProof/>
        </w:rPr>
        <w:t>ν</w:t>
      </w:r>
      <w:r w:rsidRPr="00FB6DE1">
        <w:rPr>
          <w:rFonts w:cs="Times New Roman"/>
          <w:noProof/>
          <w:lang w:val="en-GB"/>
        </w:rPr>
        <w:t>-SVM, Comput. Ind. Eng. 64 (2013) 357–365. https://doi.org/10.1016/j.cie.2012.10.013.</w:t>
      </w:r>
    </w:p>
    <w:p w14:paraId="55669DA9"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2]</w:t>
      </w:r>
      <w:r w:rsidRPr="00FB6DE1">
        <w:rPr>
          <w:rFonts w:cs="Times New Roman"/>
          <w:noProof/>
          <w:lang w:val="en-GB"/>
        </w:rPr>
        <w:tab/>
        <w:t>W.A. Smith, R.B. Randall, Rolling element bearing diagnostics using the Case Western Reserve University data: A benchmark study, Mech. Syst. Signal Process. 64–65 (2015) 100–131. https://doi.org/10.1016/j.ymssp.2015.04.021.</w:t>
      </w:r>
    </w:p>
    <w:p w14:paraId="5CBB51CE"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3]</w:t>
      </w:r>
      <w:r w:rsidRPr="00FB6DE1">
        <w:rPr>
          <w:rFonts w:cs="Times New Roman"/>
          <w:noProof/>
          <w:lang w:val="en-GB"/>
        </w:rPr>
        <w:tab/>
        <w:t>B. Samanta, K.R. Al-Balushi, Artificial neural network based fault diagnostics of rolling element bearings using time-domain features, Mech. Syst. Signal Process. 17 (2003) 317–328. https://doi.org/10.1006/mssp.2001.1462.</w:t>
      </w:r>
    </w:p>
    <w:p w14:paraId="193E3DE1"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4]</w:t>
      </w:r>
      <w:r w:rsidRPr="00FB6DE1">
        <w:rPr>
          <w:rFonts w:cs="Times New Roman"/>
          <w:noProof/>
          <w:lang w:val="en-GB"/>
        </w:rPr>
        <w:tab/>
        <w:t>Z. Liu, Y. Jin, M.J. Zuo, D. Peng, ACCUGRAM: A novel approach based on classification to frequency band selection for rotating machinery fault diagnosis, ISA Trans. 95 (2019) 346–357. https://doi.org/10.1016/j.isatra.2019.05.007.</w:t>
      </w:r>
    </w:p>
    <w:p w14:paraId="03D8A5C0" w14:textId="77777777" w:rsidR="006E6C5B" w:rsidRPr="00FB6DE1" w:rsidRDefault="006E6C5B" w:rsidP="006E6C5B">
      <w:pPr>
        <w:pStyle w:val="Bibliografa"/>
        <w:ind w:left="0" w:firstLine="0"/>
        <w:rPr>
          <w:rFonts w:cs="Times New Roman"/>
          <w:noProof/>
          <w:lang w:val="en-GB"/>
        </w:rPr>
      </w:pPr>
      <w:r w:rsidRPr="00FB6DE1">
        <w:rPr>
          <w:rFonts w:cs="Times New Roman"/>
          <w:noProof/>
          <w:lang w:val="en-GB"/>
        </w:rPr>
        <w:t>[25]</w:t>
      </w:r>
      <w:r w:rsidRPr="00FB6DE1">
        <w:rPr>
          <w:rFonts w:cs="Times New Roman"/>
          <w:noProof/>
          <w:lang w:val="en-GB"/>
        </w:rPr>
        <w:tab/>
        <w:t>M.L. Rizzo, Statistical Computing with R, CRC Press, Ohio, U.S.A., 2007.</w:t>
      </w:r>
    </w:p>
    <w:p w14:paraId="295B7564" w14:textId="77777777" w:rsidR="006E6C5B" w:rsidRPr="006E6C5B" w:rsidRDefault="006E6C5B" w:rsidP="006E6C5B">
      <w:pPr>
        <w:pStyle w:val="Bibliografa"/>
        <w:ind w:left="0" w:firstLine="0"/>
        <w:rPr>
          <w:rFonts w:cs="Times New Roman"/>
        </w:rPr>
      </w:pPr>
      <w:r w:rsidRPr="00FB6DE1">
        <w:rPr>
          <w:rFonts w:cs="Times New Roman"/>
          <w:noProof/>
          <w:lang w:val="en-GB"/>
        </w:rPr>
        <w:t>[26]</w:t>
      </w:r>
      <w:r w:rsidRPr="00FB6DE1">
        <w:rPr>
          <w:rFonts w:cs="Times New Roman"/>
          <w:noProof/>
          <w:lang w:val="en-GB"/>
        </w:rPr>
        <w:tab/>
        <w:t xml:space="preserve">S.P. Morse, Concepts of use in contour map processing, Commun. </w:t>
      </w:r>
      <w:r w:rsidRPr="006E6C5B">
        <w:rPr>
          <w:rFonts w:cs="Times New Roman"/>
          <w:noProof/>
        </w:rPr>
        <w:t>ACM. (n.d.) 6.</w:t>
      </w:r>
    </w:p>
    <w:p w14:paraId="0DBBDBB7" w14:textId="5E49681F" w:rsidR="008769F8" w:rsidRPr="00444EB8" w:rsidRDefault="008769F8" w:rsidP="006E6C5B">
      <w:r w:rsidRPr="00402797">
        <w:rPr>
          <w:noProof/>
        </w:rPr>
        <w:fldChar w:fldCharType="end"/>
      </w:r>
    </w:p>
    <w:sectPr w:rsidR="008769F8" w:rsidRPr="00444EB8"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396A1" w14:textId="77777777" w:rsidR="00E012BB" w:rsidRDefault="00E012BB" w:rsidP="00FB73A9">
      <w:r>
        <w:separator/>
      </w:r>
    </w:p>
  </w:endnote>
  <w:endnote w:type="continuationSeparator" w:id="0">
    <w:p w14:paraId="3A44AB3D" w14:textId="77777777" w:rsidR="00E012BB" w:rsidRDefault="00E012BB"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E55D9" w14:textId="77777777" w:rsidR="00E012BB" w:rsidRDefault="00E012BB" w:rsidP="00FB73A9">
      <w:r>
        <w:separator/>
      </w:r>
    </w:p>
  </w:footnote>
  <w:footnote w:type="continuationSeparator" w:id="0">
    <w:p w14:paraId="3259B3A2" w14:textId="77777777" w:rsidR="00E012BB" w:rsidRDefault="00E012BB"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FB6DE1" w:rsidRPr="00426533" w:rsidRDefault="00FB6DE1" w:rsidP="00FB73A9">
        <w:pPr>
          <w:pStyle w:val="Encabezado"/>
          <w:rPr>
            <w:rFonts w:cs="Times New Roman"/>
          </w:rPr>
        </w:pPr>
        <w:r w:rsidRPr="00426533">
          <w:rPr>
            <w:rFonts w:cs="Times New Roman"/>
            <w:b/>
            <w:noProof/>
            <w:sz w:val="16"/>
            <w:szCs w:val="16"/>
            <w:lang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FB6DE1" w:rsidRPr="004906A8" w:rsidRDefault="00FB6DE1" w:rsidP="00830C3B">
                              <w:pPr>
                                <w:jc w:val="right"/>
                                <w:rPr>
                                  <w:noProof/>
                                  <w:sz w:val="16"/>
                                  <w:szCs w:val="16"/>
                                </w:rPr>
                              </w:pPr>
                              <w:r>
                                <w:rPr>
                                  <w:noProof/>
                                  <w:sz w:val="16"/>
                                  <w:szCs w:val="16"/>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9"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FB6DE1" w:rsidRPr="004906A8" w:rsidRDefault="00FB6DE1" w:rsidP="00830C3B">
                        <w:pPr>
                          <w:jc w:val="right"/>
                          <w:rPr>
                            <w:noProof/>
                            <w:sz w:val="16"/>
                            <w:szCs w:val="16"/>
                          </w:rPr>
                        </w:pPr>
                        <w:r>
                          <w:rPr>
                            <w:noProof/>
                            <w:sz w:val="16"/>
                            <w:szCs w:val="16"/>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220E74">
          <w:rPr>
            <w:rFonts w:cs="Times New Roman"/>
            <w:b/>
            <w:sz w:val="16"/>
            <w:szCs w:val="16"/>
          </w:rPr>
          <w:t>2</w:t>
        </w:r>
        <w:r w:rsidRPr="00426533">
          <w:rPr>
            <w:rFonts w:cs="Times New Roman"/>
            <w:b/>
            <w:sz w:val="16"/>
            <w:szCs w:val="16"/>
          </w:rPr>
          <w:fldChar w:fldCharType="end"/>
        </w:r>
      </w:p>
      <w:p w14:paraId="7F0915D4" w14:textId="77777777" w:rsidR="00FB6DE1" w:rsidRDefault="00FB6DE1" w:rsidP="00FB73A9">
        <w:pPr>
          <w:pStyle w:val="Encabezado"/>
          <w:rPr>
            <w:rFonts w:ascii="Square721 Cn BT" w:hAnsi="Square721 Cn BT"/>
          </w:rPr>
        </w:pPr>
      </w:p>
      <w:p w14:paraId="52F070CB" w14:textId="6A761940" w:rsidR="00FB6DE1" w:rsidRPr="00463356" w:rsidRDefault="00E012BB"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FB6DE1" w:rsidRDefault="00FB6DE1" w:rsidP="00463356">
    <w:pPr>
      <w:pStyle w:val="Encabezado"/>
      <w:tabs>
        <w:tab w:val="clear" w:pos="8838"/>
      </w:tabs>
      <w:jc w:val="right"/>
      <w:rPr>
        <w:rFonts w:ascii="Square721 Cn BT" w:hAnsi="Square721 Cn BT"/>
      </w:rPr>
    </w:pPr>
    <w:r>
      <w:rPr>
        <w:noProof/>
        <w:lang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0D1385E7" w:rsidR="00FB6DE1" w:rsidRPr="00FB73A9" w:rsidRDefault="00FB6DE1" w:rsidP="00FB73A9">
                          <w:pPr>
                            <w:rPr>
                              <w:sz w:val="16"/>
                              <w:szCs w:val="16"/>
                            </w:rPr>
                          </w:pPr>
                          <w:r w:rsidRPr="00F326F7">
                            <w:rPr>
                              <w:sz w:val="16"/>
                              <w:szCs w:val="16"/>
                            </w:rPr>
                            <w:t>Método De Diagnóstico De Fallas De Rodamientos Basado En Mapas De Contor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0"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0D1385E7" w:rsidR="00FB6DE1" w:rsidRPr="00FB73A9" w:rsidRDefault="00FB6DE1" w:rsidP="00FB73A9">
                    <w:pPr>
                      <w:rPr>
                        <w:sz w:val="16"/>
                        <w:szCs w:val="16"/>
                      </w:rPr>
                    </w:pPr>
                    <w:r w:rsidRPr="00F326F7">
                      <w:rPr>
                        <w:sz w:val="16"/>
                        <w:szCs w:val="16"/>
                      </w:rPr>
                      <w:t>Método De Diagnóstico De Fallas De Rodamientos Basado En Mapas De Contorn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220E74">
          <w:rPr>
            <w:rFonts w:cs="Times New Roman"/>
            <w:b/>
            <w:sz w:val="16"/>
            <w:szCs w:val="16"/>
          </w:rPr>
          <w:t>3</w:t>
        </w:r>
        <w:r w:rsidRPr="00426533">
          <w:rPr>
            <w:rFonts w:cs="Times New Roman"/>
            <w:b/>
            <w:sz w:val="16"/>
            <w:szCs w:val="16"/>
          </w:rPr>
          <w:fldChar w:fldCharType="end"/>
        </w:r>
      </w:sdtContent>
    </w:sdt>
  </w:p>
  <w:p w14:paraId="0D93E715" w14:textId="77777777" w:rsidR="00FB6DE1" w:rsidRDefault="00FB6DE1" w:rsidP="00463356">
    <w:pPr>
      <w:pStyle w:val="Encabezado"/>
      <w:tabs>
        <w:tab w:val="clear" w:pos="8838"/>
      </w:tabs>
      <w:jc w:val="right"/>
      <w:rPr>
        <w:rFonts w:ascii="Square721 Cn BT" w:hAnsi="Square721 Cn BT"/>
      </w:rPr>
    </w:pPr>
  </w:p>
  <w:p w14:paraId="6250F50B" w14:textId="77777777" w:rsidR="00FB6DE1" w:rsidRPr="00463356" w:rsidRDefault="00FB6DE1"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FB6DE1" w:rsidRPr="00F61111" w:rsidRDefault="00FB6DE1" w:rsidP="00D519CE">
    <w:pPr>
      <w:pStyle w:val="Encabezado"/>
      <w:tabs>
        <w:tab w:val="left" w:pos="460"/>
      </w:tabs>
      <w:rPr>
        <w:rFonts w:cs="Times New Roman"/>
        <w:color w:val="003B68"/>
      </w:rPr>
    </w:pPr>
    <w:r w:rsidRPr="00F61111">
      <w:rPr>
        <w:noProof/>
        <w:color w:val="003B68"/>
        <w:lang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FB6DE1" w:rsidRPr="00F61111" w:rsidRDefault="00FB6DE1" w:rsidP="00D519CE">
    <w:pPr>
      <w:pStyle w:val="Encabezado"/>
      <w:tabs>
        <w:tab w:val="left" w:pos="460"/>
      </w:tabs>
      <w:rPr>
        <w:rFonts w:cs="Times New Roman"/>
        <w:noProof/>
        <w:color w:val="003B68"/>
      </w:rPr>
    </w:pPr>
    <w:r w:rsidRPr="00F61111">
      <w:rPr>
        <w:rFonts w:cs="Times New Roman"/>
        <w:noProof/>
        <w:color w:val="003B68"/>
      </w:rPr>
      <w:t>XV Congresso Ibero-americano de Engenharia Mecânica</w:t>
    </w:r>
  </w:p>
  <w:p w14:paraId="2CB69E92" w14:textId="058D5B28" w:rsidR="00FB6DE1" w:rsidRPr="00F61111" w:rsidRDefault="00FB6DE1" w:rsidP="00744D7B">
    <w:pPr>
      <w:pStyle w:val="Encabezado"/>
      <w:rPr>
        <w:color w:val="003B68"/>
      </w:rPr>
    </w:pPr>
    <w:r w:rsidRPr="00F61111">
      <w:rPr>
        <w:rFonts w:cs="Times New Roman"/>
        <w:noProof/>
        <w:color w:val="003B68"/>
        <w:lang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EDA466"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43D4221"/>
    <w:multiLevelType w:val="hybridMultilevel"/>
    <w:tmpl w:val="538EC9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81E7557"/>
    <w:multiLevelType w:val="hybridMultilevel"/>
    <w:tmpl w:val="2D1A8A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FEB371E"/>
    <w:multiLevelType w:val="hybridMultilevel"/>
    <w:tmpl w:val="E8B2B1F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3CE2694"/>
    <w:multiLevelType w:val="hybridMultilevel"/>
    <w:tmpl w:val="8F8EE0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2"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2EE3390"/>
    <w:multiLevelType w:val="hybridMultilevel"/>
    <w:tmpl w:val="C28C1B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CE53CA"/>
    <w:multiLevelType w:val="hybridMultilevel"/>
    <w:tmpl w:val="68E48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63005606">
    <w:abstractNumId w:val="7"/>
  </w:num>
  <w:num w:numId="2" w16cid:durableId="1503818818">
    <w:abstractNumId w:val="21"/>
  </w:num>
  <w:num w:numId="3" w16cid:durableId="918758660">
    <w:abstractNumId w:val="13"/>
  </w:num>
  <w:num w:numId="4" w16cid:durableId="1254706398">
    <w:abstractNumId w:val="3"/>
  </w:num>
  <w:num w:numId="5" w16cid:durableId="1392463921">
    <w:abstractNumId w:val="0"/>
  </w:num>
  <w:num w:numId="6" w16cid:durableId="2073698170">
    <w:abstractNumId w:val="19"/>
  </w:num>
  <w:num w:numId="7" w16cid:durableId="1529642281">
    <w:abstractNumId w:val="15"/>
  </w:num>
  <w:num w:numId="8" w16cid:durableId="1559129322">
    <w:abstractNumId w:val="17"/>
  </w:num>
  <w:num w:numId="9" w16cid:durableId="447742160">
    <w:abstractNumId w:val="20"/>
  </w:num>
  <w:num w:numId="10" w16cid:durableId="512452484">
    <w:abstractNumId w:val="2"/>
  </w:num>
  <w:num w:numId="11" w16cid:durableId="531723950">
    <w:abstractNumId w:val="5"/>
  </w:num>
  <w:num w:numId="12" w16cid:durableId="72625382">
    <w:abstractNumId w:val="10"/>
  </w:num>
  <w:num w:numId="13" w16cid:durableId="939068640">
    <w:abstractNumId w:val="18"/>
  </w:num>
  <w:num w:numId="14" w16cid:durableId="1278295843">
    <w:abstractNumId w:val="11"/>
  </w:num>
  <w:num w:numId="15" w16cid:durableId="1015956969">
    <w:abstractNumId w:val="9"/>
  </w:num>
  <w:num w:numId="16" w16cid:durableId="387917331">
    <w:abstractNumId w:val="12"/>
  </w:num>
  <w:num w:numId="17" w16cid:durableId="1454790789">
    <w:abstractNumId w:val="21"/>
  </w:num>
  <w:num w:numId="18" w16cid:durableId="1479421818">
    <w:abstractNumId w:val="21"/>
  </w:num>
  <w:num w:numId="19" w16cid:durableId="1679112715">
    <w:abstractNumId w:val="21"/>
  </w:num>
  <w:num w:numId="20" w16cid:durableId="1357073571">
    <w:abstractNumId w:val="21"/>
  </w:num>
  <w:num w:numId="21" w16cid:durableId="1426223940">
    <w:abstractNumId w:val="21"/>
  </w:num>
  <w:num w:numId="22" w16cid:durableId="838275580">
    <w:abstractNumId w:val="21"/>
  </w:num>
  <w:num w:numId="23" w16cid:durableId="832796301">
    <w:abstractNumId w:val="16"/>
  </w:num>
  <w:num w:numId="24" w16cid:durableId="1379359052">
    <w:abstractNumId w:val="1"/>
  </w:num>
  <w:num w:numId="25" w16cid:durableId="1637876994">
    <w:abstractNumId w:val="8"/>
  </w:num>
  <w:num w:numId="26" w16cid:durableId="1969121278">
    <w:abstractNumId w:val="14"/>
  </w:num>
  <w:num w:numId="27" w16cid:durableId="1467967132">
    <w:abstractNumId w:val="6"/>
  </w:num>
  <w:num w:numId="28" w16cid:durableId="1666393259">
    <w:abstractNumId w:val="4"/>
  </w:num>
  <w:num w:numId="29" w16cid:durableId="108865706">
    <w:abstractNumId w:val="21"/>
  </w:num>
  <w:num w:numId="30" w16cid:durableId="1172452900">
    <w:abstractNumId w:val="21"/>
  </w:num>
  <w:num w:numId="31" w16cid:durableId="1430589393">
    <w:abstractNumId w:val="21"/>
  </w:num>
  <w:num w:numId="32" w16cid:durableId="1574966246">
    <w:abstractNumId w:val="21"/>
  </w:num>
  <w:num w:numId="33" w16cid:durableId="1160079444">
    <w:abstractNumId w:val="21"/>
  </w:num>
  <w:num w:numId="34" w16cid:durableId="266743322">
    <w:abstractNumId w:val="21"/>
  </w:num>
  <w:num w:numId="35" w16cid:durableId="1175463581">
    <w:abstractNumId w:val="21"/>
  </w:num>
  <w:num w:numId="36" w16cid:durableId="21055722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5EE"/>
    <w:rsid w:val="00010BB3"/>
    <w:rsid w:val="0001208D"/>
    <w:rsid w:val="0001363B"/>
    <w:rsid w:val="00014332"/>
    <w:rsid w:val="00014EEB"/>
    <w:rsid w:val="000154D8"/>
    <w:rsid w:val="000166CA"/>
    <w:rsid w:val="00017FAC"/>
    <w:rsid w:val="00020428"/>
    <w:rsid w:val="00021094"/>
    <w:rsid w:val="0002271B"/>
    <w:rsid w:val="00022DB1"/>
    <w:rsid w:val="00023C0C"/>
    <w:rsid w:val="000312B6"/>
    <w:rsid w:val="00031853"/>
    <w:rsid w:val="00032799"/>
    <w:rsid w:val="00032E60"/>
    <w:rsid w:val="000353FF"/>
    <w:rsid w:val="00037E57"/>
    <w:rsid w:val="000402FF"/>
    <w:rsid w:val="00041A76"/>
    <w:rsid w:val="00041FFA"/>
    <w:rsid w:val="0004696F"/>
    <w:rsid w:val="000500AD"/>
    <w:rsid w:val="0005351A"/>
    <w:rsid w:val="000552A0"/>
    <w:rsid w:val="0005693D"/>
    <w:rsid w:val="00060941"/>
    <w:rsid w:val="00060F92"/>
    <w:rsid w:val="0006141A"/>
    <w:rsid w:val="00061DC0"/>
    <w:rsid w:val="0006351C"/>
    <w:rsid w:val="00063DED"/>
    <w:rsid w:val="00064087"/>
    <w:rsid w:val="0006594F"/>
    <w:rsid w:val="00065E68"/>
    <w:rsid w:val="000679A0"/>
    <w:rsid w:val="00067B58"/>
    <w:rsid w:val="00067C6F"/>
    <w:rsid w:val="000716C7"/>
    <w:rsid w:val="0007321F"/>
    <w:rsid w:val="0007368C"/>
    <w:rsid w:val="0007375C"/>
    <w:rsid w:val="000759CE"/>
    <w:rsid w:val="00075C38"/>
    <w:rsid w:val="00080503"/>
    <w:rsid w:val="000817A5"/>
    <w:rsid w:val="00082428"/>
    <w:rsid w:val="000837E2"/>
    <w:rsid w:val="000872E7"/>
    <w:rsid w:val="00091D9F"/>
    <w:rsid w:val="000921A0"/>
    <w:rsid w:val="000921B2"/>
    <w:rsid w:val="00093A59"/>
    <w:rsid w:val="00093E80"/>
    <w:rsid w:val="00094248"/>
    <w:rsid w:val="00094DA3"/>
    <w:rsid w:val="00095786"/>
    <w:rsid w:val="0009613D"/>
    <w:rsid w:val="000A13B9"/>
    <w:rsid w:val="000A498D"/>
    <w:rsid w:val="000B0943"/>
    <w:rsid w:val="000B0DC2"/>
    <w:rsid w:val="000B139B"/>
    <w:rsid w:val="000B2E24"/>
    <w:rsid w:val="000B42FA"/>
    <w:rsid w:val="000B4D23"/>
    <w:rsid w:val="000B5226"/>
    <w:rsid w:val="000B6A12"/>
    <w:rsid w:val="000C139F"/>
    <w:rsid w:val="000C1884"/>
    <w:rsid w:val="000C2A85"/>
    <w:rsid w:val="000C562D"/>
    <w:rsid w:val="000C66CB"/>
    <w:rsid w:val="000C7F71"/>
    <w:rsid w:val="000D0517"/>
    <w:rsid w:val="000D4F8F"/>
    <w:rsid w:val="000D522F"/>
    <w:rsid w:val="000D6E58"/>
    <w:rsid w:val="000D7483"/>
    <w:rsid w:val="000E0BA0"/>
    <w:rsid w:val="000E10B6"/>
    <w:rsid w:val="000E1459"/>
    <w:rsid w:val="000E1B09"/>
    <w:rsid w:val="000E2927"/>
    <w:rsid w:val="000E2953"/>
    <w:rsid w:val="000E39A2"/>
    <w:rsid w:val="000E657C"/>
    <w:rsid w:val="000E774F"/>
    <w:rsid w:val="000F0D1C"/>
    <w:rsid w:val="000F5EA5"/>
    <w:rsid w:val="00100102"/>
    <w:rsid w:val="00100611"/>
    <w:rsid w:val="00102377"/>
    <w:rsid w:val="00104272"/>
    <w:rsid w:val="00104FD7"/>
    <w:rsid w:val="0010510D"/>
    <w:rsid w:val="00105214"/>
    <w:rsid w:val="00105FD4"/>
    <w:rsid w:val="00106674"/>
    <w:rsid w:val="00111133"/>
    <w:rsid w:val="001111A1"/>
    <w:rsid w:val="0011196B"/>
    <w:rsid w:val="00113F4A"/>
    <w:rsid w:val="00116B25"/>
    <w:rsid w:val="00117AB9"/>
    <w:rsid w:val="001204E9"/>
    <w:rsid w:val="00123888"/>
    <w:rsid w:val="00124F8A"/>
    <w:rsid w:val="00126351"/>
    <w:rsid w:val="00130DAE"/>
    <w:rsid w:val="00131D4D"/>
    <w:rsid w:val="001322EC"/>
    <w:rsid w:val="00132EF2"/>
    <w:rsid w:val="00135AF6"/>
    <w:rsid w:val="00137161"/>
    <w:rsid w:val="0013799B"/>
    <w:rsid w:val="00137B95"/>
    <w:rsid w:val="00140025"/>
    <w:rsid w:val="00143027"/>
    <w:rsid w:val="0014381C"/>
    <w:rsid w:val="00152B8A"/>
    <w:rsid w:val="00153D4E"/>
    <w:rsid w:val="00155749"/>
    <w:rsid w:val="00156538"/>
    <w:rsid w:val="00156673"/>
    <w:rsid w:val="001566C3"/>
    <w:rsid w:val="00157756"/>
    <w:rsid w:val="00162073"/>
    <w:rsid w:val="00162587"/>
    <w:rsid w:val="001628B6"/>
    <w:rsid w:val="001632F1"/>
    <w:rsid w:val="00165CB2"/>
    <w:rsid w:val="0016786D"/>
    <w:rsid w:val="001707A9"/>
    <w:rsid w:val="0017204D"/>
    <w:rsid w:val="0017225E"/>
    <w:rsid w:val="00172EB7"/>
    <w:rsid w:val="00173787"/>
    <w:rsid w:val="00175440"/>
    <w:rsid w:val="0017788E"/>
    <w:rsid w:val="00177E81"/>
    <w:rsid w:val="00181EB5"/>
    <w:rsid w:val="00186E57"/>
    <w:rsid w:val="00191DCB"/>
    <w:rsid w:val="00196232"/>
    <w:rsid w:val="001979FF"/>
    <w:rsid w:val="00197C86"/>
    <w:rsid w:val="001A0D6F"/>
    <w:rsid w:val="001A2E93"/>
    <w:rsid w:val="001A43F6"/>
    <w:rsid w:val="001A510F"/>
    <w:rsid w:val="001A5CC9"/>
    <w:rsid w:val="001A7969"/>
    <w:rsid w:val="001B1E69"/>
    <w:rsid w:val="001B42E5"/>
    <w:rsid w:val="001B523C"/>
    <w:rsid w:val="001B774F"/>
    <w:rsid w:val="001C01D5"/>
    <w:rsid w:val="001C2459"/>
    <w:rsid w:val="001C295A"/>
    <w:rsid w:val="001D1059"/>
    <w:rsid w:val="001D1AFB"/>
    <w:rsid w:val="001D21BD"/>
    <w:rsid w:val="001D2923"/>
    <w:rsid w:val="001D550D"/>
    <w:rsid w:val="001E2947"/>
    <w:rsid w:val="001E481B"/>
    <w:rsid w:val="001E6AD2"/>
    <w:rsid w:val="001E7075"/>
    <w:rsid w:val="001E7B17"/>
    <w:rsid w:val="001F04F4"/>
    <w:rsid w:val="001F1027"/>
    <w:rsid w:val="001F310C"/>
    <w:rsid w:val="001F3503"/>
    <w:rsid w:val="001F549D"/>
    <w:rsid w:val="001F6ABA"/>
    <w:rsid w:val="00200BC0"/>
    <w:rsid w:val="00202BA3"/>
    <w:rsid w:val="00203934"/>
    <w:rsid w:val="00204682"/>
    <w:rsid w:val="00205C59"/>
    <w:rsid w:val="002073D4"/>
    <w:rsid w:val="002108A0"/>
    <w:rsid w:val="00211049"/>
    <w:rsid w:val="00211134"/>
    <w:rsid w:val="0021170D"/>
    <w:rsid w:val="00211EFE"/>
    <w:rsid w:val="00211F6D"/>
    <w:rsid w:val="00212BEE"/>
    <w:rsid w:val="00214474"/>
    <w:rsid w:val="00214DAA"/>
    <w:rsid w:val="00216262"/>
    <w:rsid w:val="00220E74"/>
    <w:rsid w:val="00220FF6"/>
    <w:rsid w:val="00222002"/>
    <w:rsid w:val="00222D8F"/>
    <w:rsid w:val="00223807"/>
    <w:rsid w:val="00223B1B"/>
    <w:rsid w:val="00226762"/>
    <w:rsid w:val="002272A9"/>
    <w:rsid w:val="00230CFA"/>
    <w:rsid w:val="00232A95"/>
    <w:rsid w:val="00232C56"/>
    <w:rsid w:val="00233229"/>
    <w:rsid w:val="002345DE"/>
    <w:rsid w:val="00235EE4"/>
    <w:rsid w:val="0023636F"/>
    <w:rsid w:val="00237866"/>
    <w:rsid w:val="00237C92"/>
    <w:rsid w:val="00240A3D"/>
    <w:rsid w:val="002436CD"/>
    <w:rsid w:val="00243C96"/>
    <w:rsid w:val="00243D22"/>
    <w:rsid w:val="00246B6E"/>
    <w:rsid w:val="00250537"/>
    <w:rsid w:val="002514D5"/>
    <w:rsid w:val="00253C46"/>
    <w:rsid w:val="00254805"/>
    <w:rsid w:val="00255A10"/>
    <w:rsid w:val="00256058"/>
    <w:rsid w:val="00257E51"/>
    <w:rsid w:val="00260086"/>
    <w:rsid w:val="00261597"/>
    <w:rsid w:val="00261DEA"/>
    <w:rsid w:val="00261E0F"/>
    <w:rsid w:val="00262B69"/>
    <w:rsid w:val="00264366"/>
    <w:rsid w:val="0026462D"/>
    <w:rsid w:val="00264726"/>
    <w:rsid w:val="00265CFD"/>
    <w:rsid w:val="00266F39"/>
    <w:rsid w:val="00267BF3"/>
    <w:rsid w:val="002702CD"/>
    <w:rsid w:val="00270D49"/>
    <w:rsid w:val="002725F3"/>
    <w:rsid w:val="002746ED"/>
    <w:rsid w:val="00277073"/>
    <w:rsid w:val="002775EE"/>
    <w:rsid w:val="00277FE3"/>
    <w:rsid w:val="002821D6"/>
    <w:rsid w:val="00282755"/>
    <w:rsid w:val="00284D6A"/>
    <w:rsid w:val="0029018E"/>
    <w:rsid w:val="002928F5"/>
    <w:rsid w:val="00295F42"/>
    <w:rsid w:val="00295FE6"/>
    <w:rsid w:val="00296513"/>
    <w:rsid w:val="00296896"/>
    <w:rsid w:val="00296E49"/>
    <w:rsid w:val="00296E4B"/>
    <w:rsid w:val="002A2155"/>
    <w:rsid w:val="002A2E5E"/>
    <w:rsid w:val="002A3953"/>
    <w:rsid w:val="002A52B7"/>
    <w:rsid w:val="002A6489"/>
    <w:rsid w:val="002A7A58"/>
    <w:rsid w:val="002B1613"/>
    <w:rsid w:val="002B1912"/>
    <w:rsid w:val="002B5830"/>
    <w:rsid w:val="002B5B1E"/>
    <w:rsid w:val="002C0ED0"/>
    <w:rsid w:val="002C4AB4"/>
    <w:rsid w:val="002C511B"/>
    <w:rsid w:val="002C7108"/>
    <w:rsid w:val="002C787B"/>
    <w:rsid w:val="002D01DE"/>
    <w:rsid w:val="002D0636"/>
    <w:rsid w:val="002D073F"/>
    <w:rsid w:val="002D1B3E"/>
    <w:rsid w:val="002D2B37"/>
    <w:rsid w:val="002D3485"/>
    <w:rsid w:val="002D463A"/>
    <w:rsid w:val="002D5912"/>
    <w:rsid w:val="002D6396"/>
    <w:rsid w:val="002E2C39"/>
    <w:rsid w:val="002F072A"/>
    <w:rsid w:val="002F1494"/>
    <w:rsid w:val="002F2CDF"/>
    <w:rsid w:val="002F4B77"/>
    <w:rsid w:val="002F4FF3"/>
    <w:rsid w:val="002F5B58"/>
    <w:rsid w:val="003021D3"/>
    <w:rsid w:val="0030242D"/>
    <w:rsid w:val="00302E89"/>
    <w:rsid w:val="0030362A"/>
    <w:rsid w:val="003048A1"/>
    <w:rsid w:val="00305B17"/>
    <w:rsid w:val="003073CF"/>
    <w:rsid w:val="00311726"/>
    <w:rsid w:val="00312B7C"/>
    <w:rsid w:val="00312E54"/>
    <w:rsid w:val="003134B7"/>
    <w:rsid w:val="00315184"/>
    <w:rsid w:val="00315BF6"/>
    <w:rsid w:val="00315E48"/>
    <w:rsid w:val="003160FE"/>
    <w:rsid w:val="0031679C"/>
    <w:rsid w:val="00317F8E"/>
    <w:rsid w:val="00320D78"/>
    <w:rsid w:val="00321376"/>
    <w:rsid w:val="00322E3E"/>
    <w:rsid w:val="00323F6E"/>
    <w:rsid w:val="00325461"/>
    <w:rsid w:val="00326205"/>
    <w:rsid w:val="00326629"/>
    <w:rsid w:val="00326850"/>
    <w:rsid w:val="00326CF1"/>
    <w:rsid w:val="00327555"/>
    <w:rsid w:val="0033273A"/>
    <w:rsid w:val="003329B6"/>
    <w:rsid w:val="003358CC"/>
    <w:rsid w:val="003359AD"/>
    <w:rsid w:val="0033732C"/>
    <w:rsid w:val="0034345A"/>
    <w:rsid w:val="00344784"/>
    <w:rsid w:val="0034544F"/>
    <w:rsid w:val="003511BD"/>
    <w:rsid w:val="00351F3D"/>
    <w:rsid w:val="003524B9"/>
    <w:rsid w:val="00353D80"/>
    <w:rsid w:val="00354709"/>
    <w:rsid w:val="00355BFF"/>
    <w:rsid w:val="0035670A"/>
    <w:rsid w:val="0036095B"/>
    <w:rsid w:val="00361182"/>
    <w:rsid w:val="00363313"/>
    <w:rsid w:val="0036586A"/>
    <w:rsid w:val="003662E2"/>
    <w:rsid w:val="003664FA"/>
    <w:rsid w:val="00367DB8"/>
    <w:rsid w:val="00370F40"/>
    <w:rsid w:val="003713B8"/>
    <w:rsid w:val="00372B3E"/>
    <w:rsid w:val="00375168"/>
    <w:rsid w:val="00376D46"/>
    <w:rsid w:val="00377B63"/>
    <w:rsid w:val="0038242A"/>
    <w:rsid w:val="00382BC5"/>
    <w:rsid w:val="00385147"/>
    <w:rsid w:val="00385F0B"/>
    <w:rsid w:val="00386DD1"/>
    <w:rsid w:val="00387873"/>
    <w:rsid w:val="003931A6"/>
    <w:rsid w:val="00393269"/>
    <w:rsid w:val="00393BC5"/>
    <w:rsid w:val="00395A7F"/>
    <w:rsid w:val="00397327"/>
    <w:rsid w:val="00397767"/>
    <w:rsid w:val="00397A3B"/>
    <w:rsid w:val="003A5CB1"/>
    <w:rsid w:val="003A68B6"/>
    <w:rsid w:val="003A7583"/>
    <w:rsid w:val="003A78C5"/>
    <w:rsid w:val="003A7939"/>
    <w:rsid w:val="003B07AB"/>
    <w:rsid w:val="003B0B02"/>
    <w:rsid w:val="003B0EB7"/>
    <w:rsid w:val="003B14B5"/>
    <w:rsid w:val="003B19DA"/>
    <w:rsid w:val="003B28B4"/>
    <w:rsid w:val="003B3417"/>
    <w:rsid w:val="003B3D5A"/>
    <w:rsid w:val="003B4D3F"/>
    <w:rsid w:val="003B62C4"/>
    <w:rsid w:val="003B6EB6"/>
    <w:rsid w:val="003B7E06"/>
    <w:rsid w:val="003C0DDA"/>
    <w:rsid w:val="003C133C"/>
    <w:rsid w:val="003C1975"/>
    <w:rsid w:val="003C1DE8"/>
    <w:rsid w:val="003C249F"/>
    <w:rsid w:val="003C3CD8"/>
    <w:rsid w:val="003C3FA6"/>
    <w:rsid w:val="003C57E1"/>
    <w:rsid w:val="003C6922"/>
    <w:rsid w:val="003D0853"/>
    <w:rsid w:val="003D131B"/>
    <w:rsid w:val="003D578F"/>
    <w:rsid w:val="003D5C6F"/>
    <w:rsid w:val="003D6D0A"/>
    <w:rsid w:val="003E08C2"/>
    <w:rsid w:val="003E0B5B"/>
    <w:rsid w:val="003E1707"/>
    <w:rsid w:val="003E1B0B"/>
    <w:rsid w:val="003E5D1B"/>
    <w:rsid w:val="003E70FA"/>
    <w:rsid w:val="003E76B0"/>
    <w:rsid w:val="003F09A9"/>
    <w:rsid w:val="003F100C"/>
    <w:rsid w:val="003F16E3"/>
    <w:rsid w:val="003F1D6F"/>
    <w:rsid w:val="003F37E5"/>
    <w:rsid w:val="003F4441"/>
    <w:rsid w:val="003F497A"/>
    <w:rsid w:val="003F508F"/>
    <w:rsid w:val="003F5F6F"/>
    <w:rsid w:val="003F644D"/>
    <w:rsid w:val="003F671B"/>
    <w:rsid w:val="003F73DB"/>
    <w:rsid w:val="004004D3"/>
    <w:rsid w:val="004009FF"/>
    <w:rsid w:val="00400DAC"/>
    <w:rsid w:val="00402797"/>
    <w:rsid w:val="00402BF1"/>
    <w:rsid w:val="00403D02"/>
    <w:rsid w:val="00405E56"/>
    <w:rsid w:val="00405ED2"/>
    <w:rsid w:val="00410D97"/>
    <w:rsid w:val="00410E38"/>
    <w:rsid w:val="0041128A"/>
    <w:rsid w:val="00411605"/>
    <w:rsid w:val="00411A67"/>
    <w:rsid w:val="00412263"/>
    <w:rsid w:val="00413BCF"/>
    <w:rsid w:val="0041687B"/>
    <w:rsid w:val="00420245"/>
    <w:rsid w:val="00421473"/>
    <w:rsid w:val="00424FD3"/>
    <w:rsid w:val="00425113"/>
    <w:rsid w:val="00425903"/>
    <w:rsid w:val="00425947"/>
    <w:rsid w:val="00426533"/>
    <w:rsid w:val="004304FF"/>
    <w:rsid w:val="004317A4"/>
    <w:rsid w:val="0043259C"/>
    <w:rsid w:val="004349BE"/>
    <w:rsid w:val="00434C8B"/>
    <w:rsid w:val="00435746"/>
    <w:rsid w:val="0043771F"/>
    <w:rsid w:val="00437EBA"/>
    <w:rsid w:val="00443D1D"/>
    <w:rsid w:val="00444EB8"/>
    <w:rsid w:val="004450DE"/>
    <w:rsid w:val="00451205"/>
    <w:rsid w:val="0045173C"/>
    <w:rsid w:val="00453578"/>
    <w:rsid w:val="00455B98"/>
    <w:rsid w:val="00455C3F"/>
    <w:rsid w:val="00456E40"/>
    <w:rsid w:val="0046080F"/>
    <w:rsid w:val="004608A0"/>
    <w:rsid w:val="00461656"/>
    <w:rsid w:val="00461913"/>
    <w:rsid w:val="00462090"/>
    <w:rsid w:val="00463141"/>
    <w:rsid w:val="00463356"/>
    <w:rsid w:val="00463E49"/>
    <w:rsid w:val="004655D7"/>
    <w:rsid w:val="0046643A"/>
    <w:rsid w:val="0046728C"/>
    <w:rsid w:val="0047256C"/>
    <w:rsid w:val="00472B37"/>
    <w:rsid w:val="00473C62"/>
    <w:rsid w:val="0047446C"/>
    <w:rsid w:val="004747E1"/>
    <w:rsid w:val="00474A58"/>
    <w:rsid w:val="00474BF4"/>
    <w:rsid w:val="004758B3"/>
    <w:rsid w:val="004774C6"/>
    <w:rsid w:val="00477C26"/>
    <w:rsid w:val="00477DB2"/>
    <w:rsid w:val="004815CF"/>
    <w:rsid w:val="00483611"/>
    <w:rsid w:val="00484200"/>
    <w:rsid w:val="004845DD"/>
    <w:rsid w:val="00484933"/>
    <w:rsid w:val="00484F44"/>
    <w:rsid w:val="0048519D"/>
    <w:rsid w:val="00485297"/>
    <w:rsid w:val="00485C98"/>
    <w:rsid w:val="004906A8"/>
    <w:rsid w:val="00491D55"/>
    <w:rsid w:val="00491D97"/>
    <w:rsid w:val="0049256F"/>
    <w:rsid w:val="00492BF5"/>
    <w:rsid w:val="004954EB"/>
    <w:rsid w:val="00496742"/>
    <w:rsid w:val="004A17B4"/>
    <w:rsid w:val="004A2999"/>
    <w:rsid w:val="004A4281"/>
    <w:rsid w:val="004A6915"/>
    <w:rsid w:val="004B2672"/>
    <w:rsid w:val="004B2AC0"/>
    <w:rsid w:val="004B326F"/>
    <w:rsid w:val="004B34A3"/>
    <w:rsid w:val="004B44FA"/>
    <w:rsid w:val="004B48B9"/>
    <w:rsid w:val="004B60C4"/>
    <w:rsid w:val="004B6138"/>
    <w:rsid w:val="004B6281"/>
    <w:rsid w:val="004C1607"/>
    <w:rsid w:val="004C1FFC"/>
    <w:rsid w:val="004C3CDF"/>
    <w:rsid w:val="004C430A"/>
    <w:rsid w:val="004C5140"/>
    <w:rsid w:val="004C5142"/>
    <w:rsid w:val="004C5971"/>
    <w:rsid w:val="004C6E42"/>
    <w:rsid w:val="004C7858"/>
    <w:rsid w:val="004D5925"/>
    <w:rsid w:val="004D5FAD"/>
    <w:rsid w:val="004D7F92"/>
    <w:rsid w:val="004E0209"/>
    <w:rsid w:val="004E098D"/>
    <w:rsid w:val="004E28C2"/>
    <w:rsid w:val="004E3EC4"/>
    <w:rsid w:val="004E41AD"/>
    <w:rsid w:val="004E5C32"/>
    <w:rsid w:val="004E5CEE"/>
    <w:rsid w:val="004F10D5"/>
    <w:rsid w:val="004F2A4B"/>
    <w:rsid w:val="004F4F81"/>
    <w:rsid w:val="004F7B8F"/>
    <w:rsid w:val="004F7E66"/>
    <w:rsid w:val="0050195E"/>
    <w:rsid w:val="00502363"/>
    <w:rsid w:val="00503687"/>
    <w:rsid w:val="00504281"/>
    <w:rsid w:val="005042B1"/>
    <w:rsid w:val="00504F08"/>
    <w:rsid w:val="005053A1"/>
    <w:rsid w:val="00507171"/>
    <w:rsid w:val="00507D36"/>
    <w:rsid w:val="00510890"/>
    <w:rsid w:val="00511238"/>
    <w:rsid w:val="005113CC"/>
    <w:rsid w:val="00511A6B"/>
    <w:rsid w:val="0051321C"/>
    <w:rsid w:val="005136B2"/>
    <w:rsid w:val="00514698"/>
    <w:rsid w:val="005153CA"/>
    <w:rsid w:val="00520D45"/>
    <w:rsid w:val="00522006"/>
    <w:rsid w:val="00522D8D"/>
    <w:rsid w:val="00526E80"/>
    <w:rsid w:val="00530DB1"/>
    <w:rsid w:val="00532FAA"/>
    <w:rsid w:val="0053696A"/>
    <w:rsid w:val="00537182"/>
    <w:rsid w:val="0053789A"/>
    <w:rsid w:val="00540268"/>
    <w:rsid w:val="0054092E"/>
    <w:rsid w:val="00540B8D"/>
    <w:rsid w:val="005413B9"/>
    <w:rsid w:val="00542BBE"/>
    <w:rsid w:val="0054483D"/>
    <w:rsid w:val="00544B1A"/>
    <w:rsid w:val="00547E21"/>
    <w:rsid w:val="0055232F"/>
    <w:rsid w:val="00552648"/>
    <w:rsid w:val="00553300"/>
    <w:rsid w:val="005553C9"/>
    <w:rsid w:val="00561135"/>
    <w:rsid w:val="0056140A"/>
    <w:rsid w:val="00561DFC"/>
    <w:rsid w:val="0056201A"/>
    <w:rsid w:val="005627C6"/>
    <w:rsid w:val="00563BED"/>
    <w:rsid w:val="00564E69"/>
    <w:rsid w:val="00566387"/>
    <w:rsid w:val="00566AA2"/>
    <w:rsid w:val="0056772A"/>
    <w:rsid w:val="005705C8"/>
    <w:rsid w:val="005713F2"/>
    <w:rsid w:val="00571A61"/>
    <w:rsid w:val="00573B87"/>
    <w:rsid w:val="00577580"/>
    <w:rsid w:val="00580C06"/>
    <w:rsid w:val="00582441"/>
    <w:rsid w:val="00582538"/>
    <w:rsid w:val="00582B95"/>
    <w:rsid w:val="005832D8"/>
    <w:rsid w:val="00587719"/>
    <w:rsid w:val="00591084"/>
    <w:rsid w:val="00593312"/>
    <w:rsid w:val="00593DCE"/>
    <w:rsid w:val="00594123"/>
    <w:rsid w:val="00594FC2"/>
    <w:rsid w:val="005950FE"/>
    <w:rsid w:val="005952DE"/>
    <w:rsid w:val="0059721E"/>
    <w:rsid w:val="005A1113"/>
    <w:rsid w:val="005A3898"/>
    <w:rsid w:val="005A57B5"/>
    <w:rsid w:val="005B07DC"/>
    <w:rsid w:val="005B1A8B"/>
    <w:rsid w:val="005B1F94"/>
    <w:rsid w:val="005B312E"/>
    <w:rsid w:val="005B32F0"/>
    <w:rsid w:val="005B4261"/>
    <w:rsid w:val="005B498F"/>
    <w:rsid w:val="005B4EE5"/>
    <w:rsid w:val="005B796F"/>
    <w:rsid w:val="005C01C4"/>
    <w:rsid w:val="005C09BB"/>
    <w:rsid w:val="005C1642"/>
    <w:rsid w:val="005C2163"/>
    <w:rsid w:val="005C27D1"/>
    <w:rsid w:val="005C345C"/>
    <w:rsid w:val="005C44F0"/>
    <w:rsid w:val="005C50CF"/>
    <w:rsid w:val="005C6F11"/>
    <w:rsid w:val="005C71E7"/>
    <w:rsid w:val="005D0DF1"/>
    <w:rsid w:val="005D4349"/>
    <w:rsid w:val="005D4890"/>
    <w:rsid w:val="005D4C18"/>
    <w:rsid w:val="005D4E3D"/>
    <w:rsid w:val="005D50B2"/>
    <w:rsid w:val="005D733E"/>
    <w:rsid w:val="005E127B"/>
    <w:rsid w:val="005E283B"/>
    <w:rsid w:val="005E2BA3"/>
    <w:rsid w:val="005E4A47"/>
    <w:rsid w:val="005F1C0B"/>
    <w:rsid w:val="005F3FBE"/>
    <w:rsid w:val="005F423B"/>
    <w:rsid w:val="005F61AA"/>
    <w:rsid w:val="005F6A43"/>
    <w:rsid w:val="005F7A88"/>
    <w:rsid w:val="005F7F88"/>
    <w:rsid w:val="006024AA"/>
    <w:rsid w:val="00603D04"/>
    <w:rsid w:val="006049B7"/>
    <w:rsid w:val="00605B93"/>
    <w:rsid w:val="00606821"/>
    <w:rsid w:val="00606895"/>
    <w:rsid w:val="00610984"/>
    <w:rsid w:val="00610EBD"/>
    <w:rsid w:val="00612221"/>
    <w:rsid w:val="006122AC"/>
    <w:rsid w:val="006123B7"/>
    <w:rsid w:val="0061386D"/>
    <w:rsid w:val="00613F49"/>
    <w:rsid w:val="00617457"/>
    <w:rsid w:val="006206D6"/>
    <w:rsid w:val="006210AB"/>
    <w:rsid w:val="00622479"/>
    <w:rsid w:val="00622D9D"/>
    <w:rsid w:val="006239F3"/>
    <w:rsid w:val="00626358"/>
    <w:rsid w:val="00627E95"/>
    <w:rsid w:val="0063031B"/>
    <w:rsid w:val="0063103B"/>
    <w:rsid w:val="006339A3"/>
    <w:rsid w:val="00634F49"/>
    <w:rsid w:val="006371D9"/>
    <w:rsid w:val="00637AC7"/>
    <w:rsid w:val="00640747"/>
    <w:rsid w:val="006457ED"/>
    <w:rsid w:val="00645C9F"/>
    <w:rsid w:val="006463B8"/>
    <w:rsid w:val="0064771E"/>
    <w:rsid w:val="006505C4"/>
    <w:rsid w:val="0065096E"/>
    <w:rsid w:val="00652269"/>
    <w:rsid w:val="00652D83"/>
    <w:rsid w:val="00654FDA"/>
    <w:rsid w:val="006561F5"/>
    <w:rsid w:val="00660803"/>
    <w:rsid w:val="006613BF"/>
    <w:rsid w:val="00662B2B"/>
    <w:rsid w:val="00663A68"/>
    <w:rsid w:val="00663F69"/>
    <w:rsid w:val="006652FB"/>
    <w:rsid w:val="00665899"/>
    <w:rsid w:val="00665F3C"/>
    <w:rsid w:val="0067249C"/>
    <w:rsid w:val="00674119"/>
    <w:rsid w:val="00675712"/>
    <w:rsid w:val="006762CC"/>
    <w:rsid w:val="0067790D"/>
    <w:rsid w:val="0068016D"/>
    <w:rsid w:val="006808C7"/>
    <w:rsid w:val="006855DD"/>
    <w:rsid w:val="00685A7E"/>
    <w:rsid w:val="00686DB2"/>
    <w:rsid w:val="00690671"/>
    <w:rsid w:val="0069190D"/>
    <w:rsid w:val="006920C5"/>
    <w:rsid w:val="006928A5"/>
    <w:rsid w:val="006933BC"/>
    <w:rsid w:val="0069357E"/>
    <w:rsid w:val="0069497D"/>
    <w:rsid w:val="00695FCB"/>
    <w:rsid w:val="00697079"/>
    <w:rsid w:val="006A2847"/>
    <w:rsid w:val="006A4960"/>
    <w:rsid w:val="006A5365"/>
    <w:rsid w:val="006A5AE4"/>
    <w:rsid w:val="006A5CB1"/>
    <w:rsid w:val="006A76C5"/>
    <w:rsid w:val="006B0B60"/>
    <w:rsid w:val="006B1718"/>
    <w:rsid w:val="006B38EB"/>
    <w:rsid w:val="006B3AB3"/>
    <w:rsid w:val="006B4349"/>
    <w:rsid w:val="006B588D"/>
    <w:rsid w:val="006B5C1A"/>
    <w:rsid w:val="006B7489"/>
    <w:rsid w:val="006C2841"/>
    <w:rsid w:val="006C34C4"/>
    <w:rsid w:val="006C5235"/>
    <w:rsid w:val="006C5A1F"/>
    <w:rsid w:val="006C5F3B"/>
    <w:rsid w:val="006C5FFC"/>
    <w:rsid w:val="006D156D"/>
    <w:rsid w:val="006D1B36"/>
    <w:rsid w:val="006D2BB6"/>
    <w:rsid w:val="006D57E1"/>
    <w:rsid w:val="006E220E"/>
    <w:rsid w:val="006E274D"/>
    <w:rsid w:val="006E4429"/>
    <w:rsid w:val="006E6C5B"/>
    <w:rsid w:val="006E7BFB"/>
    <w:rsid w:val="006F015A"/>
    <w:rsid w:val="006F12D6"/>
    <w:rsid w:val="006F16EC"/>
    <w:rsid w:val="006F2711"/>
    <w:rsid w:val="006F3688"/>
    <w:rsid w:val="006F393B"/>
    <w:rsid w:val="006F4759"/>
    <w:rsid w:val="006F4BB4"/>
    <w:rsid w:val="006F4BF7"/>
    <w:rsid w:val="006F5D5E"/>
    <w:rsid w:val="006F63CD"/>
    <w:rsid w:val="006F6D7C"/>
    <w:rsid w:val="0070077D"/>
    <w:rsid w:val="0070293C"/>
    <w:rsid w:val="00703009"/>
    <w:rsid w:val="00703045"/>
    <w:rsid w:val="00703F4D"/>
    <w:rsid w:val="00703F72"/>
    <w:rsid w:val="00705EFB"/>
    <w:rsid w:val="00706706"/>
    <w:rsid w:val="00706D63"/>
    <w:rsid w:val="00707FD9"/>
    <w:rsid w:val="0071178A"/>
    <w:rsid w:val="00711941"/>
    <w:rsid w:val="00712689"/>
    <w:rsid w:val="00713E91"/>
    <w:rsid w:val="0071458F"/>
    <w:rsid w:val="00716ED6"/>
    <w:rsid w:val="007207D9"/>
    <w:rsid w:val="0072386D"/>
    <w:rsid w:val="0072502C"/>
    <w:rsid w:val="0072569A"/>
    <w:rsid w:val="00726506"/>
    <w:rsid w:val="007321BB"/>
    <w:rsid w:val="00733AE0"/>
    <w:rsid w:val="00734D88"/>
    <w:rsid w:val="00735442"/>
    <w:rsid w:val="0073600E"/>
    <w:rsid w:val="0073609D"/>
    <w:rsid w:val="0073610A"/>
    <w:rsid w:val="0073632A"/>
    <w:rsid w:val="00740E10"/>
    <w:rsid w:val="00742154"/>
    <w:rsid w:val="00744C7D"/>
    <w:rsid w:val="00744D7B"/>
    <w:rsid w:val="007478C3"/>
    <w:rsid w:val="00751976"/>
    <w:rsid w:val="00753104"/>
    <w:rsid w:val="007541F3"/>
    <w:rsid w:val="0075474D"/>
    <w:rsid w:val="00754CBB"/>
    <w:rsid w:val="00754F76"/>
    <w:rsid w:val="0075639A"/>
    <w:rsid w:val="00757AD2"/>
    <w:rsid w:val="00757D88"/>
    <w:rsid w:val="00757E26"/>
    <w:rsid w:val="00760D67"/>
    <w:rsid w:val="00761FB1"/>
    <w:rsid w:val="00764D86"/>
    <w:rsid w:val="00766109"/>
    <w:rsid w:val="00766FC3"/>
    <w:rsid w:val="007708C4"/>
    <w:rsid w:val="00770F8E"/>
    <w:rsid w:val="00773B4D"/>
    <w:rsid w:val="00775254"/>
    <w:rsid w:val="00775C04"/>
    <w:rsid w:val="00775E7E"/>
    <w:rsid w:val="007763B3"/>
    <w:rsid w:val="00777C94"/>
    <w:rsid w:val="00777D45"/>
    <w:rsid w:val="00780E13"/>
    <w:rsid w:val="00781088"/>
    <w:rsid w:val="0078133B"/>
    <w:rsid w:val="00781597"/>
    <w:rsid w:val="00781A16"/>
    <w:rsid w:val="007828EB"/>
    <w:rsid w:val="00783B9C"/>
    <w:rsid w:val="007844B4"/>
    <w:rsid w:val="007845FD"/>
    <w:rsid w:val="00785501"/>
    <w:rsid w:val="00785975"/>
    <w:rsid w:val="007901CA"/>
    <w:rsid w:val="00791078"/>
    <w:rsid w:val="00795089"/>
    <w:rsid w:val="00796017"/>
    <w:rsid w:val="007967B9"/>
    <w:rsid w:val="00796F2A"/>
    <w:rsid w:val="0079704E"/>
    <w:rsid w:val="007A0F58"/>
    <w:rsid w:val="007A2224"/>
    <w:rsid w:val="007A273D"/>
    <w:rsid w:val="007A3371"/>
    <w:rsid w:val="007A44EC"/>
    <w:rsid w:val="007A4F26"/>
    <w:rsid w:val="007A4F43"/>
    <w:rsid w:val="007A7503"/>
    <w:rsid w:val="007B128C"/>
    <w:rsid w:val="007B1B5C"/>
    <w:rsid w:val="007B6E93"/>
    <w:rsid w:val="007B7A21"/>
    <w:rsid w:val="007C055B"/>
    <w:rsid w:val="007C07E0"/>
    <w:rsid w:val="007C0CD2"/>
    <w:rsid w:val="007C2D01"/>
    <w:rsid w:val="007C437C"/>
    <w:rsid w:val="007C4674"/>
    <w:rsid w:val="007C4ACB"/>
    <w:rsid w:val="007C543A"/>
    <w:rsid w:val="007C5BAC"/>
    <w:rsid w:val="007C77BC"/>
    <w:rsid w:val="007C77E3"/>
    <w:rsid w:val="007C7997"/>
    <w:rsid w:val="007C7D2A"/>
    <w:rsid w:val="007D1ADE"/>
    <w:rsid w:val="007D2E9F"/>
    <w:rsid w:val="007D3824"/>
    <w:rsid w:val="007E1603"/>
    <w:rsid w:val="007E1B0C"/>
    <w:rsid w:val="007E3F20"/>
    <w:rsid w:val="007E4856"/>
    <w:rsid w:val="007E5173"/>
    <w:rsid w:val="007E5264"/>
    <w:rsid w:val="007E529F"/>
    <w:rsid w:val="007E7327"/>
    <w:rsid w:val="007F0976"/>
    <w:rsid w:val="007F09A0"/>
    <w:rsid w:val="007F36A9"/>
    <w:rsid w:val="007F45D8"/>
    <w:rsid w:val="007F60F0"/>
    <w:rsid w:val="007F784C"/>
    <w:rsid w:val="00803946"/>
    <w:rsid w:val="00804988"/>
    <w:rsid w:val="008055F4"/>
    <w:rsid w:val="00806FF8"/>
    <w:rsid w:val="008120A7"/>
    <w:rsid w:val="008121B7"/>
    <w:rsid w:val="00812F37"/>
    <w:rsid w:val="00814ACD"/>
    <w:rsid w:val="00821875"/>
    <w:rsid w:val="0082623F"/>
    <w:rsid w:val="0082639C"/>
    <w:rsid w:val="00826632"/>
    <w:rsid w:val="0083008D"/>
    <w:rsid w:val="00830C3B"/>
    <w:rsid w:val="00830CD8"/>
    <w:rsid w:val="0083153C"/>
    <w:rsid w:val="0083175D"/>
    <w:rsid w:val="00832A11"/>
    <w:rsid w:val="008331E6"/>
    <w:rsid w:val="0083342D"/>
    <w:rsid w:val="008340AC"/>
    <w:rsid w:val="00834A97"/>
    <w:rsid w:val="00836D97"/>
    <w:rsid w:val="008413D9"/>
    <w:rsid w:val="0084275A"/>
    <w:rsid w:val="008454E5"/>
    <w:rsid w:val="00845B18"/>
    <w:rsid w:val="0084680B"/>
    <w:rsid w:val="00850C9A"/>
    <w:rsid w:val="00850E45"/>
    <w:rsid w:val="008555D3"/>
    <w:rsid w:val="00856581"/>
    <w:rsid w:val="008628B4"/>
    <w:rsid w:val="008656EC"/>
    <w:rsid w:val="00866184"/>
    <w:rsid w:val="008709CA"/>
    <w:rsid w:val="00873179"/>
    <w:rsid w:val="00873690"/>
    <w:rsid w:val="00874398"/>
    <w:rsid w:val="008769F8"/>
    <w:rsid w:val="00877014"/>
    <w:rsid w:val="008801E5"/>
    <w:rsid w:val="008807FB"/>
    <w:rsid w:val="0088191E"/>
    <w:rsid w:val="008834B7"/>
    <w:rsid w:val="00885BDF"/>
    <w:rsid w:val="0088637C"/>
    <w:rsid w:val="00886940"/>
    <w:rsid w:val="00886C69"/>
    <w:rsid w:val="00886FD8"/>
    <w:rsid w:val="008907F9"/>
    <w:rsid w:val="00892D05"/>
    <w:rsid w:val="008936A4"/>
    <w:rsid w:val="008939D8"/>
    <w:rsid w:val="00897AAE"/>
    <w:rsid w:val="008A1B31"/>
    <w:rsid w:val="008A22FC"/>
    <w:rsid w:val="008A2B5B"/>
    <w:rsid w:val="008A41E5"/>
    <w:rsid w:val="008A7725"/>
    <w:rsid w:val="008B0218"/>
    <w:rsid w:val="008B0568"/>
    <w:rsid w:val="008B0F40"/>
    <w:rsid w:val="008B11ED"/>
    <w:rsid w:val="008B2977"/>
    <w:rsid w:val="008B40B2"/>
    <w:rsid w:val="008B6782"/>
    <w:rsid w:val="008B6A95"/>
    <w:rsid w:val="008B7329"/>
    <w:rsid w:val="008B7446"/>
    <w:rsid w:val="008B75B7"/>
    <w:rsid w:val="008B7FDA"/>
    <w:rsid w:val="008C18DF"/>
    <w:rsid w:val="008C1DC2"/>
    <w:rsid w:val="008C2507"/>
    <w:rsid w:val="008C3950"/>
    <w:rsid w:val="008C7C81"/>
    <w:rsid w:val="008D23B8"/>
    <w:rsid w:val="008D3364"/>
    <w:rsid w:val="008D4DF6"/>
    <w:rsid w:val="008E161F"/>
    <w:rsid w:val="008E2F0A"/>
    <w:rsid w:val="008E318C"/>
    <w:rsid w:val="008E5A23"/>
    <w:rsid w:val="008E5F2A"/>
    <w:rsid w:val="008E6765"/>
    <w:rsid w:val="008E6A2A"/>
    <w:rsid w:val="008E6E61"/>
    <w:rsid w:val="008E7E01"/>
    <w:rsid w:val="008F02BE"/>
    <w:rsid w:val="008F07C3"/>
    <w:rsid w:val="008F1629"/>
    <w:rsid w:val="008F19A3"/>
    <w:rsid w:val="008F2E34"/>
    <w:rsid w:val="008F5A13"/>
    <w:rsid w:val="008F72E0"/>
    <w:rsid w:val="00900068"/>
    <w:rsid w:val="0090058A"/>
    <w:rsid w:val="009009CC"/>
    <w:rsid w:val="0090415C"/>
    <w:rsid w:val="00905898"/>
    <w:rsid w:val="00906269"/>
    <w:rsid w:val="00907A3A"/>
    <w:rsid w:val="00910394"/>
    <w:rsid w:val="00914FD6"/>
    <w:rsid w:val="00917BCE"/>
    <w:rsid w:val="00921514"/>
    <w:rsid w:val="00924471"/>
    <w:rsid w:val="00925365"/>
    <w:rsid w:val="00931314"/>
    <w:rsid w:val="00931692"/>
    <w:rsid w:val="00932E58"/>
    <w:rsid w:val="00934706"/>
    <w:rsid w:val="00934812"/>
    <w:rsid w:val="00934972"/>
    <w:rsid w:val="0093533B"/>
    <w:rsid w:val="009359D0"/>
    <w:rsid w:val="00940578"/>
    <w:rsid w:val="00941124"/>
    <w:rsid w:val="00946DBB"/>
    <w:rsid w:val="00947157"/>
    <w:rsid w:val="00947563"/>
    <w:rsid w:val="00950CA0"/>
    <w:rsid w:val="00952055"/>
    <w:rsid w:val="00954728"/>
    <w:rsid w:val="00956CEC"/>
    <w:rsid w:val="00956E59"/>
    <w:rsid w:val="00957597"/>
    <w:rsid w:val="00960B8F"/>
    <w:rsid w:val="00961A87"/>
    <w:rsid w:val="00963049"/>
    <w:rsid w:val="009636E9"/>
    <w:rsid w:val="00965DF1"/>
    <w:rsid w:val="00965F7A"/>
    <w:rsid w:val="009662FE"/>
    <w:rsid w:val="00967710"/>
    <w:rsid w:val="00970D82"/>
    <w:rsid w:val="00980333"/>
    <w:rsid w:val="0098061B"/>
    <w:rsid w:val="00982BD1"/>
    <w:rsid w:val="009855C7"/>
    <w:rsid w:val="0098656B"/>
    <w:rsid w:val="00986A15"/>
    <w:rsid w:val="00987F60"/>
    <w:rsid w:val="009908C0"/>
    <w:rsid w:val="009930D7"/>
    <w:rsid w:val="00994F51"/>
    <w:rsid w:val="009960E7"/>
    <w:rsid w:val="00996E64"/>
    <w:rsid w:val="00996FCB"/>
    <w:rsid w:val="009A198E"/>
    <w:rsid w:val="009A4781"/>
    <w:rsid w:val="009A4D29"/>
    <w:rsid w:val="009A558D"/>
    <w:rsid w:val="009A7CAC"/>
    <w:rsid w:val="009B000C"/>
    <w:rsid w:val="009B4D5F"/>
    <w:rsid w:val="009B51F3"/>
    <w:rsid w:val="009B592E"/>
    <w:rsid w:val="009B5BB0"/>
    <w:rsid w:val="009B656C"/>
    <w:rsid w:val="009B754F"/>
    <w:rsid w:val="009B7B54"/>
    <w:rsid w:val="009C126F"/>
    <w:rsid w:val="009C178F"/>
    <w:rsid w:val="009C25F6"/>
    <w:rsid w:val="009C2728"/>
    <w:rsid w:val="009C2B2D"/>
    <w:rsid w:val="009C3CAC"/>
    <w:rsid w:val="009D3224"/>
    <w:rsid w:val="009D53A3"/>
    <w:rsid w:val="009E037A"/>
    <w:rsid w:val="009E0CC5"/>
    <w:rsid w:val="009E1B2F"/>
    <w:rsid w:val="009E36BF"/>
    <w:rsid w:val="009E40C2"/>
    <w:rsid w:val="009E5B02"/>
    <w:rsid w:val="009F24A9"/>
    <w:rsid w:val="009F30E2"/>
    <w:rsid w:val="009F3511"/>
    <w:rsid w:val="009F3713"/>
    <w:rsid w:val="009F41A5"/>
    <w:rsid w:val="00A02B5F"/>
    <w:rsid w:val="00A05149"/>
    <w:rsid w:val="00A105A7"/>
    <w:rsid w:val="00A10A48"/>
    <w:rsid w:val="00A10E9A"/>
    <w:rsid w:val="00A112B3"/>
    <w:rsid w:val="00A11644"/>
    <w:rsid w:val="00A12CFE"/>
    <w:rsid w:val="00A164A4"/>
    <w:rsid w:val="00A16572"/>
    <w:rsid w:val="00A21F80"/>
    <w:rsid w:val="00A22528"/>
    <w:rsid w:val="00A22548"/>
    <w:rsid w:val="00A225C8"/>
    <w:rsid w:val="00A22919"/>
    <w:rsid w:val="00A27104"/>
    <w:rsid w:val="00A27339"/>
    <w:rsid w:val="00A27D58"/>
    <w:rsid w:val="00A310BE"/>
    <w:rsid w:val="00A33E5F"/>
    <w:rsid w:val="00A35078"/>
    <w:rsid w:val="00A352DF"/>
    <w:rsid w:val="00A352E7"/>
    <w:rsid w:val="00A35A7B"/>
    <w:rsid w:val="00A36304"/>
    <w:rsid w:val="00A4076C"/>
    <w:rsid w:val="00A40997"/>
    <w:rsid w:val="00A430D8"/>
    <w:rsid w:val="00A435FB"/>
    <w:rsid w:val="00A43CD9"/>
    <w:rsid w:val="00A45417"/>
    <w:rsid w:val="00A45715"/>
    <w:rsid w:val="00A45915"/>
    <w:rsid w:val="00A45B82"/>
    <w:rsid w:val="00A46A14"/>
    <w:rsid w:val="00A46EE1"/>
    <w:rsid w:val="00A500DE"/>
    <w:rsid w:val="00A53A2C"/>
    <w:rsid w:val="00A5501E"/>
    <w:rsid w:val="00A5594E"/>
    <w:rsid w:val="00A60D18"/>
    <w:rsid w:val="00A62BD7"/>
    <w:rsid w:val="00A64C18"/>
    <w:rsid w:val="00A64CCD"/>
    <w:rsid w:val="00A71F41"/>
    <w:rsid w:val="00A7211E"/>
    <w:rsid w:val="00A7301B"/>
    <w:rsid w:val="00A73F4C"/>
    <w:rsid w:val="00A74404"/>
    <w:rsid w:val="00A751E1"/>
    <w:rsid w:val="00A810E8"/>
    <w:rsid w:val="00A821F7"/>
    <w:rsid w:val="00A827EC"/>
    <w:rsid w:val="00A83C16"/>
    <w:rsid w:val="00A84CB6"/>
    <w:rsid w:val="00A85C55"/>
    <w:rsid w:val="00A86658"/>
    <w:rsid w:val="00A87F73"/>
    <w:rsid w:val="00A901CF"/>
    <w:rsid w:val="00A901EB"/>
    <w:rsid w:val="00A90942"/>
    <w:rsid w:val="00A92F17"/>
    <w:rsid w:val="00A94435"/>
    <w:rsid w:val="00A97971"/>
    <w:rsid w:val="00AA03C8"/>
    <w:rsid w:val="00AA15CA"/>
    <w:rsid w:val="00AA34DB"/>
    <w:rsid w:val="00AA4150"/>
    <w:rsid w:val="00AA5752"/>
    <w:rsid w:val="00AA5FE4"/>
    <w:rsid w:val="00AB0887"/>
    <w:rsid w:val="00AB3EF1"/>
    <w:rsid w:val="00AB4015"/>
    <w:rsid w:val="00AB530C"/>
    <w:rsid w:val="00AB6DAC"/>
    <w:rsid w:val="00AB7003"/>
    <w:rsid w:val="00AC3508"/>
    <w:rsid w:val="00AC614F"/>
    <w:rsid w:val="00AC7A8F"/>
    <w:rsid w:val="00AD0D2C"/>
    <w:rsid w:val="00AD16A4"/>
    <w:rsid w:val="00AD6B5F"/>
    <w:rsid w:val="00AD72D6"/>
    <w:rsid w:val="00AE1D54"/>
    <w:rsid w:val="00AE3C9D"/>
    <w:rsid w:val="00AE4AED"/>
    <w:rsid w:val="00AE51D3"/>
    <w:rsid w:val="00AE6812"/>
    <w:rsid w:val="00AE6BC7"/>
    <w:rsid w:val="00AF0701"/>
    <w:rsid w:val="00AF167B"/>
    <w:rsid w:val="00AF1BC2"/>
    <w:rsid w:val="00AF3638"/>
    <w:rsid w:val="00AF38D9"/>
    <w:rsid w:val="00AF39C1"/>
    <w:rsid w:val="00AF4F1C"/>
    <w:rsid w:val="00AF597E"/>
    <w:rsid w:val="00AF59BC"/>
    <w:rsid w:val="00AF6C07"/>
    <w:rsid w:val="00AF6DFD"/>
    <w:rsid w:val="00AF7090"/>
    <w:rsid w:val="00B003C8"/>
    <w:rsid w:val="00B01B0B"/>
    <w:rsid w:val="00B03E1B"/>
    <w:rsid w:val="00B07CC7"/>
    <w:rsid w:val="00B104B2"/>
    <w:rsid w:val="00B107AD"/>
    <w:rsid w:val="00B10C23"/>
    <w:rsid w:val="00B12795"/>
    <w:rsid w:val="00B127F0"/>
    <w:rsid w:val="00B14357"/>
    <w:rsid w:val="00B201AE"/>
    <w:rsid w:val="00B20DB2"/>
    <w:rsid w:val="00B20E38"/>
    <w:rsid w:val="00B22F9D"/>
    <w:rsid w:val="00B2393E"/>
    <w:rsid w:val="00B2463C"/>
    <w:rsid w:val="00B24914"/>
    <w:rsid w:val="00B264F5"/>
    <w:rsid w:val="00B27ADF"/>
    <w:rsid w:val="00B31CDB"/>
    <w:rsid w:val="00B31E95"/>
    <w:rsid w:val="00B330C2"/>
    <w:rsid w:val="00B353E1"/>
    <w:rsid w:val="00B35549"/>
    <w:rsid w:val="00B37881"/>
    <w:rsid w:val="00B42F8C"/>
    <w:rsid w:val="00B43E4D"/>
    <w:rsid w:val="00B44BCA"/>
    <w:rsid w:val="00B45384"/>
    <w:rsid w:val="00B47C55"/>
    <w:rsid w:val="00B51DF3"/>
    <w:rsid w:val="00B530F4"/>
    <w:rsid w:val="00B5523E"/>
    <w:rsid w:val="00B57717"/>
    <w:rsid w:val="00B57848"/>
    <w:rsid w:val="00B57B67"/>
    <w:rsid w:val="00B57E96"/>
    <w:rsid w:val="00B616F9"/>
    <w:rsid w:val="00B6302E"/>
    <w:rsid w:val="00B639D9"/>
    <w:rsid w:val="00B64057"/>
    <w:rsid w:val="00B65934"/>
    <w:rsid w:val="00B66E3A"/>
    <w:rsid w:val="00B67EBF"/>
    <w:rsid w:val="00B71ADF"/>
    <w:rsid w:val="00B727B1"/>
    <w:rsid w:val="00B728EF"/>
    <w:rsid w:val="00B73276"/>
    <w:rsid w:val="00B76493"/>
    <w:rsid w:val="00B769E1"/>
    <w:rsid w:val="00B76E5D"/>
    <w:rsid w:val="00B8007A"/>
    <w:rsid w:val="00B80822"/>
    <w:rsid w:val="00B866F6"/>
    <w:rsid w:val="00B90402"/>
    <w:rsid w:val="00B90E96"/>
    <w:rsid w:val="00B90EB6"/>
    <w:rsid w:val="00B9105C"/>
    <w:rsid w:val="00B914D9"/>
    <w:rsid w:val="00B9202C"/>
    <w:rsid w:val="00B96A00"/>
    <w:rsid w:val="00B97286"/>
    <w:rsid w:val="00BA0349"/>
    <w:rsid w:val="00BA641D"/>
    <w:rsid w:val="00BA74AA"/>
    <w:rsid w:val="00BA7846"/>
    <w:rsid w:val="00BA7A07"/>
    <w:rsid w:val="00BB089F"/>
    <w:rsid w:val="00BB131D"/>
    <w:rsid w:val="00BB1B2E"/>
    <w:rsid w:val="00BB31FD"/>
    <w:rsid w:val="00BB3C93"/>
    <w:rsid w:val="00BB4764"/>
    <w:rsid w:val="00BB71E1"/>
    <w:rsid w:val="00BB7694"/>
    <w:rsid w:val="00BB7E0E"/>
    <w:rsid w:val="00BC2186"/>
    <w:rsid w:val="00BC4B7E"/>
    <w:rsid w:val="00BC52AA"/>
    <w:rsid w:val="00BC5570"/>
    <w:rsid w:val="00BC6198"/>
    <w:rsid w:val="00BD125D"/>
    <w:rsid w:val="00BD1561"/>
    <w:rsid w:val="00BD3E18"/>
    <w:rsid w:val="00BD4371"/>
    <w:rsid w:val="00BD54D2"/>
    <w:rsid w:val="00BE1AE7"/>
    <w:rsid w:val="00BE4D87"/>
    <w:rsid w:val="00BE4E67"/>
    <w:rsid w:val="00BE56BE"/>
    <w:rsid w:val="00BE628F"/>
    <w:rsid w:val="00BF0E65"/>
    <w:rsid w:val="00BF3BD1"/>
    <w:rsid w:val="00BF46F0"/>
    <w:rsid w:val="00BF5296"/>
    <w:rsid w:val="00BF5520"/>
    <w:rsid w:val="00C00627"/>
    <w:rsid w:val="00C017CF"/>
    <w:rsid w:val="00C018C4"/>
    <w:rsid w:val="00C02C4A"/>
    <w:rsid w:val="00C05085"/>
    <w:rsid w:val="00C06618"/>
    <w:rsid w:val="00C067FC"/>
    <w:rsid w:val="00C078CF"/>
    <w:rsid w:val="00C102DC"/>
    <w:rsid w:val="00C12EA8"/>
    <w:rsid w:val="00C138C2"/>
    <w:rsid w:val="00C13E30"/>
    <w:rsid w:val="00C140C8"/>
    <w:rsid w:val="00C14429"/>
    <w:rsid w:val="00C14EEC"/>
    <w:rsid w:val="00C16877"/>
    <w:rsid w:val="00C169C6"/>
    <w:rsid w:val="00C171DE"/>
    <w:rsid w:val="00C20FD1"/>
    <w:rsid w:val="00C217C9"/>
    <w:rsid w:val="00C22277"/>
    <w:rsid w:val="00C237F6"/>
    <w:rsid w:val="00C24094"/>
    <w:rsid w:val="00C24BB4"/>
    <w:rsid w:val="00C24EAF"/>
    <w:rsid w:val="00C26D5D"/>
    <w:rsid w:val="00C27749"/>
    <w:rsid w:val="00C30794"/>
    <w:rsid w:val="00C335C6"/>
    <w:rsid w:val="00C3546F"/>
    <w:rsid w:val="00C36642"/>
    <w:rsid w:val="00C3758C"/>
    <w:rsid w:val="00C40E76"/>
    <w:rsid w:val="00C421F0"/>
    <w:rsid w:val="00C42436"/>
    <w:rsid w:val="00C42D36"/>
    <w:rsid w:val="00C452F3"/>
    <w:rsid w:val="00C4631F"/>
    <w:rsid w:val="00C468A3"/>
    <w:rsid w:val="00C47A26"/>
    <w:rsid w:val="00C50304"/>
    <w:rsid w:val="00C5141A"/>
    <w:rsid w:val="00C556B4"/>
    <w:rsid w:val="00C55E9F"/>
    <w:rsid w:val="00C575AA"/>
    <w:rsid w:val="00C5772D"/>
    <w:rsid w:val="00C602C0"/>
    <w:rsid w:val="00C67077"/>
    <w:rsid w:val="00C709FE"/>
    <w:rsid w:val="00C74B3E"/>
    <w:rsid w:val="00C75055"/>
    <w:rsid w:val="00C750C9"/>
    <w:rsid w:val="00C805E8"/>
    <w:rsid w:val="00C8136E"/>
    <w:rsid w:val="00C81E52"/>
    <w:rsid w:val="00C82869"/>
    <w:rsid w:val="00C8756A"/>
    <w:rsid w:val="00C87975"/>
    <w:rsid w:val="00C90597"/>
    <w:rsid w:val="00C93ACC"/>
    <w:rsid w:val="00C945F2"/>
    <w:rsid w:val="00C95289"/>
    <w:rsid w:val="00C96DBF"/>
    <w:rsid w:val="00C97579"/>
    <w:rsid w:val="00CA380B"/>
    <w:rsid w:val="00CA48DA"/>
    <w:rsid w:val="00CA6A29"/>
    <w:rsid w:val="00CB1829"/>
    <w:rsid w:val="00CB2568"/>
    <w:rsid w:val="00CB3E7F"/>
    <w:rsid w:val="00CB4457"/>
    <w:rsid w:val="00CB6C98"/>
    <w:rsid w:val="00CB7934"/>
    <w:rsid w:val="00CB7B6E"/>
    <w:rsid w:val="00CC292B"/>
    <w:rsid w:val="00CC4507"/>
    <w:rsid w:val="00CC63F4"/>
    <w:rsid w:val="00CD2395"/>
    <w:rsid w:val="00CD3010"/>
    <w:rsid w:val="00CD31D4"/>
    <w:rsid w:val="00CD4C1A"/>
    <w:rsid w:val="00CD4EA3"/>
    <w:rsid w:val="00CE10C6"/>
    <w:rsid w:val="00CE1980"/>
    <w:rsid w:val="00CE2025"/>
    <w:rsid w:val="00CE3094"/>
    <w:rsid w:val="00CE3F7B"/>
    <w:rsid w:val="00CE5A4E"/>
    <w:rsid w:val="00CE64EE"/>
    <w:rsid w:val="00CE682A"/>
    <w:rsid w:val="00CE68EC"/>
    <w:rsid w:val="00CE6C85"/>
    <w:rsid w:val="00CE7191"/>
    <w:rsid w:val="00CF0188"/>
    <w:rsid w:val="00CF0D99"/>
    <w:rsid w:val="00CF0E5B"/>
    <w:rsid w:val="00CF248E"/>
    <w:rsid w:val="00CF251E"/>
    <w:rsid w:val="00CF4F2D"/>
    <w:rsid w:val="00D01BDB"/>
    <w:rsid w:val="00D01BF9"/>
    <w:rsid w:val="00D01CD2"/>
    <w:rsid w:val="00D0277D"/>
    <w:rsid w:val="00D033A8"/>
    <w:rsid w:val="00D03A90"/>
    <w:rsid w:val="00D056C4"/>
    <w:rsid w:val="00D061CE"/>
    <w:rsid w:val="00D07CD4"/>
    <w:rsid w:val="00D10124"/>
    <w:rsid w:val="00D11187"/>
    <w:rsid w:val="00D12EBE"/>
    <w:rsid w:val="00D1371A"/>
    <w:rsid w:val="00D1398D"/>
    <w:rsid w:val="00D170DB"/>
    <w:rsid w:val="00D23272"/>
    <w:rsid w:val="00D24723"/>
    <w:rsid w:val="00D25C00"/>
    <w:rsid w:val="00D27DB6"/>
    <w:rsid w:val="00D30033"/>
    <w:rsid w:val="00D3322E"/>
    <w:rsid w:val="00D3334B"/>
    <w:rsid w:val="00D33625"/>
    <w:rsid w:val="00D3467F"/>
    <w:rsid w:val="00D36818"/>
    <w:rsid w:val="00D379B2"/>
    <w:rsid w:val="00D40ADC"/>
    <w:rsid w:val="00D411FC"/>
    <w:rsid w:val="00D41213"/>
    <w:rsid w:val="00D4206A"/>
    <w:rsid w:val="00D43A74"/>
    <w:rsid w:val="00D44211"/>
    <w:rsid w:val="00D4484D"/>
    <w:rsid w:val="00D452D6"/>
    <w:rsid w:val="00D45D8F"/>
    <w:rsid w:val="00D46AFD"/>
    <w:rsid w:val="00D470B2"/>
    <w:rsid w:val="00D500C9"/>
    <w:rsid w:val="00D50A27"/>
    <w:rsid w:val="00D50CA7"/>
    <w:rsid w:val="00D51799"/>
    <w:rsid w:val="00D519CE"/>
    <w:rsid w:val="00D51B90"/>
    <w:rsid w:val="00D52191"/>
    <w:rsid w:val="00D52F3C"/>
    <w:rsid w:val="00D54FB2"/>
    <w:rsid w:val="00D550BA"/>
    <w:rsid w:val="00D559EB"/>
    <w:rsid w:val="00D62135"/>
    <w:rsid w:val="00D6283B"/>
    <w:rsid w:val="00D658B1"/>
    <w:rsid w:val="00D66063"/>
    <w:rsid w:val="00D6669B"/>
    <w:rsid w:val="00D67BEE"/>
    <w:rsid w:val="00D700AC"/>
    <w:rsid w:val="00D71DA0"/>
    <w:rsid w:val="00D72BDA"/>
    <w:rsid w:val="00D73A78"/>
    <w:rsid w:val="00D75B6D"/>
    <w:rsid w:val="00D76818"/>
    <w:rsid w:val="00D807D4"/>
    <w:rsid w:val="00D80966"/>
    <w:rsid w:val="00D831CA"/>
    <w:rsid w:val="00D84162"/>
    <w:rsid w:val="00D84BC1"/>
    <w:rsid w:val="00D84ED8"/>
    <w:rsid w:val="00D86119"/>
    <w:rsid w:val="00D87307"/>
    <w:rsid w:val="00D90863"/>
    <w:rsid w:val="00D915E4"/>
    <w:rsid w:val="00D91C4D"/>
    <w:rsid w:val="00D91FBD"/>
    <w:rsid w:val="00D931EE"/>
    <w:rsid w:val="00D9370E"/>
    <w:rsid w:val="00D963F0"/>
    <w:rsid w:val="00D970C6"/>
    <w:rsid w:val="00D97E98"/>
    <w:rsid w:val="00DA008E"/>
    <w:rsid w:val="00DA0BCD"/>
    <w:rsid w:val="00DA1C32"/>
    <w:rsid w:val="00DA2A35"/>
    <w:rsid w:val="00DA49D7"/>
    <w:rsid w:val="00DA54AF"/>
    <w:rsid w:val="00DA60D6"/>
    <w:rsid w:val="00DA6AD1"/>
    <w:rsid w:val="00DA6AD4"/>
    <w:rsid w:val="00DA6B01"/>
    <w:rsid w:val="00DA6B2F"/>
    <w:rsid w:val="00DA6BBE"/>
    <w:rsid w:val="00DB2F6A"/>
    <w:rsid w:val="00DB50DF"/>
    <w:rsid w:val="00DB5526"/>
    <w:rsid w:val="00DB6E88"/>
    <w:rsid w:val="00DC0DD4"/>
    <w:rsid w:val="00DC40FB"/>
    <w:rsid w:val="00DC458A"/>
    <w:rsid w:val="00DC61E9"/>
    <w:rsid w:val="00DC6436"/>
    <w:rsid w:val="00DD0DFF"/>
    <w:rsid w:val="00DD224F"/>
    <w:rsid w:val="00DD3A64"/>
    <w:rsid w:val="00DD4768"/>
    <w:rsid w:val="00DD4D54"/>
    <w:rsid w:val="00DD7456"/>
    <w:rsid w:val="00DD7877"/>
    <w:rsid w:val="00DE0246"/>
    <w:rsid w:val="00DE0A3D"/>
    <w:rsid w:val="00DE1617"/>
    <w:rsid w:val="00DE352E"/>
    <w:rsid w:val="00DE4155"/>
    <w:rsid w:val="00DE5A57"/>
    <w:rsid w:val="00DE5A68"/>
    <w:rsid w:val="00DE5ED3"/>
    <w:rsid w:val="00DE6A28"/>
    <w:rsid w:val="00DE777B"/>
    <w:rsid w:val="00DF189F"/>
    <w:rsid w:val="00DF5344"/>
    <w:rsid w:val="00DF590B"/>
    <w:rsid w:val="00DF5993"/>
    <w:rsid w:val="00DF65DD"/>
    <w:rsid w:val="00E00CDD"/>
    <w:rsid w:val="00E012BB"/>
    <w:rsid w:val="00E05D18"/>
    <w:rsid w:val="00E06FA6"/>
    <w:rsid w:val="00E072A9"/>
    <w:rsid w:val="00E10295"/>
    <w:rsid w:val="00E10E97"/>
    <w:rsid w:val="00E14ABE"/>
    <w:rsid w:val="00E17485"/>
    <w:rsid w:val="00E202C0"/>
    <w:rsid w:val="00E20EB3"/>
    <w:rsid w:val="00E21DD8"/>
    <w:rsid w:val="00E22F10"/>
    <w:rsid w:val="00E24A80"/>
    <w:rsid w:val="00E2507D"/>
    <w:rsid w:val="00E25ECB"/>
    <w:rsid w:val="00E261C1"/>
    <w:rsid w:val="00E3149C"/>
    <w:rsid w:val="00E31502"/>
    <w:rsid w:val="00E31647"/>
    <w:rsid w:val="00E32760"/>
    <w:rsid w:val="00E34FCE"/>
    <w:rsid w:val="00E40895"/>
    <w:rsid w:val="00E40F16"/>
    <w:rsid w:val="00E412A2"/>
    <w:rsid w:val="00E41378"/>
    <w:rsid w:val="00E415AA"/>
    <w:rsid w:val="00E42932"/>
    <w:rsid w:val="00E431FC"/>
    <w:rsid w:val="00E46F15"/>
    <w:rsid w:val="00E500FB"/>
    <w:rsid w:val="00E52732"/>
    <w:rsid w:val="00E53539"/>
    <w:rsid w:val="00E53A44"/>
    <w:rsid w:val="00E54D56"/>
    <w:rsid w:val="00E55FD5"/>
    <w:rsid w:val="00E56747"/>
    <w:rsid w:val="00E60161"/>
    <w:rsid w:val="00E61583"/>
    <w:rsid w:val="00E61D3D"/>
    <w:rsid w:val="00E61D42"/>
    <w:rsid w:val="00E62503"/>
    <w:rsid w:val="00E625CE"/>
    <w:rsid w:val="00E66004"/>
    <w:rsid w:val="00E72566"/>
    <w:rsid w:val="00E728D1"/>
    <w:rsid w:val="00E730EE"/>
    <w:rsid w:val="00E7489F"/>
    <w:rsid w:val="00E76CE6"/>
    <w:rsid w:val="00E76CE7"/>
    <w:rsid w:val="00E77607"/>
    <w:rsid w:val="00E77732"/>
    <w:rsid w:val="00E8494F"/>
    <w:rsid w:val="00E84D2D"/>
    <w:rsid w:val="00E86265"/>
    <w:rsid w:val="00E8728E"/>
    <w:rsid w:val="00E90FC5"/>
    <w:rsid w:val="00E92103"/>
    <w:rsid w:val="00E9306F"/>
    <w:rsid w:val="00E951F7"/>
    <w:rsid w:val="00E95B25"/>
    <w:rsid w:val="00EA0530"/>
    <w:rsid w:val="00EA1AE7"/>
    <w:rsid w:val="00EA3B1C"/>
    <w:rsid w:val="00EA3EF2"/>
    <w:rsid w:val="00EA6346"/>
    <w:rsid w:val="00EA6C37"/>
    <w:rsid w:val="00EB0FE4"/>
    <w:rsid w:val="00EB1CF4"/>
    <w:rsid w:val="00EB20A0"/>
    <w:rsid w:val="00EB219F"/>
    <w:rsid w:val="00EB671A"/>
    <w:rsid w:val="00EB6EAE"/>
    <w:rsid w:val="00EB7785"/>
    <w:rsid w:val="00EB7EAF"/>
    <w:rsid w:val="00EC03BA"/>
    <w:rsid w:val="00EC07C9"/>
    <w:rsid w:val="00EC190B"/>
    <w:rsid w:val="00EC290A"/>
    <w:rsid w:val="00EC3DC7"/>
    <w:rsid w:val="00EC49F9"/>
    <w:rsid w:val="00EC4CD9"/>
    <w:rsid w:val="00EC5C16"/>
    <w:rsid w:val="00EC718B"/>
    <w:rsid w:val="00ED0AF0"/>
    <w:rsid w:val="00ED156E"/>
    <w:rsid w:val="00ED2E43"/>
    <w:rsid w:val="00ED2E5E"/>
    <w:rsid w:val="00ED534E"/>
    <w:rsid w:val="00ED561C"/>
    <w:rsid w:val="00ED5FB0"/>
    <w:rsid w:val="00ED7B2B"/>
    <w:rsid w:val="00EE1430"/>
    <w:rsid w:val="00EE1D17"/>
    <w:rsid w:val="00EE27E9"/>
    <w:rsid w:val="00EE3CC0"/>
    <w:rsid w:val="00EE512F"/>
    <w:rsid w:val="00EE594E"/>
    <w:rsid w:val="00EE5A9C"/>
    <w:rsid w:val="00EF4EF3"/>
    <w:rsid w:val="00EF5692"/>
    <w:rsid w:val="00F009AD"/>
    <w:rsid w:val="00F018F0"/>
    <w:rsid w:val="00F01D66"/>
    <w:rsid w:val="00F02ABB"/>
    <w:rsid w:val="00F049B8"/>
    <w:rsid w:val="00F05FC8"/>
    <w:rsid w:val="00F06E06"/>
    <w:rsid w:val="00F07957"/>
    <w:rsid w:val="00F07B06"/>
    <w:rsid w:val="00F101CF"/>
    <w:rsid w:val="00F111B4"/>
    <w:rsid w:val="00F125DD"/>
    <w:rsid w:val="00F1298B"/>
    <w:rsid w:val="00F155D7"/>
    <w:rsid w:val="00F220F2"/>
    <w:rsid w:val="00F24535"/>
    <w:rsid w:val="00F24C9F"/>
    <w:rsid w:val="00F2709E"/>
    <w:rsid w:val="00F30242"/>
    <w:rsid w:val="00F3260E"/>
    <w:rsid w:val="00F326F7"/>
    <w:rsid w:val="00F32892"/>
    <w:rsid w:val="00F33C05"/>
    <w:rsid w:val="00F33DAA"/>
    <w:rsid w:val="00F373F0"/>
    <w:rsid w:val="00F3772E"/>
    <w:rsid w:val="00F41E32"/>
    <w:rsid w:val="00F4218B"/>
    <w:rsid w:val="00F4234D"/>
    <w:rsid w:val="00F4234F"/>
    <w:rsid w:val="00F430DC"/>
    <w:rsid w:val="00F43E19"/>
    <w:rsid w:val="00F43F41"/>
    <w:rsid w:val="00F43FE4"/>
    <w:rsid w:val="00F44F63"/>
    <w:rsid w:val="00F454AC"/>
    <w:rsid w:val="00F45D31"/>
    <w:rsid w:val="00F45F8B"/>
    <w:rsid w:val="00F46BB2"/>
    <w:rsid w:val="00F47EFF"/>
    <w:rsid w:val="00F5041D"/>
    <w:rsid w:val="00F51524"/>
    <w:rsid w:val="00F51A01"/>
    <w:rsid w:val="00F51CFD"/>
    <w:rsid w:val="00F52E7A"/>
    <w:rsid w:val="00F55567"/>
    <w:rsid w:val="00F56506"/>
    <w:rsid w:val="00F56631"/>
    <w:rsid w:val="00F607C7"/>
    <w:rsid w:val="00F61111"/>
    <w:rsid w:val="00F616DE"/>
    <w:rsid w:val="00F652C8"/>
    <w:rsid w:val="00F7078E"/>
    <w:rsid w:val="00F70B06"/>
    <w:rsid w:val="00F71B7E"/>
    <w:rsid w:val="00F727D6"/>
    <w:rsid w:val="00F7394B"/>
    <w:rsid w:val="00F75003"/>
    <w:rsid w:val="00F76B93"/>
    <w:rsid w:val="00F80AB6"/>
    <w:rsid w:val="00F80C12"/>
    <w:rsid w:val="00F80E91"/>
    <w:rsid w:val="00F8157E"/>
    <w:rsid w:val="00F82704"/>
    <w:rsid w:val="00F850E2"/>
    <w:rsid w:val="00F8538C"/>
    <w:rsid w:val="00F85ED4"/>
    <w:rsid w:val="00F90CCD"/>
    <w:rsid w:val="00F91815"/>
    <w:rsid w:val="00F92784"/>
    <w:rsid w:val="00F92E25"/>
    <w:rsid w:val="00F93467"/>
    <w:rsid w:val="00F95EBB"/>
    <w:rsid w:val="00F9620A"/>
    <w:rsid w:val="00F963F6"/>
    <w:rsid w:val="00F976FA"/>
    <w:rsid w:val="00FA0295"/>
    <w:rsid w:val="00FA0586"/>
    <w:rsid w:val="00FA11E0"/>
    <w:rsid w:val="00FA1C85"/>
    <w:rsid w:val="00FA21FB"/>
    <w:rsid w:val="00FA538C"/>
    <w:rsid w:val="00FA599F"/>
    <w:rsid w:val="00FA6C01"/>
    <w:rsid w:val="00FB139E"/>
    <w:rsid w:val="00FB1C06"/>
    <w:rsid w:val="00FB1C4A"/>
    <w:rsid w:val="00FB4A7B"/>
    <w:rsid w:val="00FB58E0"/>
    <w:rsid w:val="00FB68B8"/>
    <w:rsid w:val="00FB6DE1"/>
    <w:rsid w:val="00FB73A9"/>
    <w:rsid w:val="00FC19A8"/>
    <w:rsid w:val="00FC4259"/>
    <w:rsid w:val="00FC580A"/>
    <w:rsid w:val="00FC5FEF"/>
    <w:rsid w:val="00FC7E07"/>
    <w:rsid w:val="00FC7F89"/>
    <w:rsid w:val="00FD1E45"/>
    <w:rsid w:val="00FD1E4B"/>
    <w:rsid w:val="00FD225E"/>
    <w:rsid w:val="00FD7BA4"/>
    <w:rsid w:val="00FD7C8E"/>
    <w:rsid w:val="00FE1FCA"/>
    <w:rsid w:val="00FE4382"/>
    <w:rsid w:val="00FE62CB"/>
    <w:rsid w:val="00FE6353"/>
    <w:rsid w:val="00FE6ABA"/>
    <w:rsid w:val="00FE7335"/>
    <w:rsid w:val="00FE7BD2"/>
    <w:rsid w:val="00FF1AC8"/>
    <w:rsid w:val="00FF2749"/>
    <w:rsid w:val="00FF29BC"/>
    <w:rsid w:val="00FF2B65"/>
    <w:rsid w:val="00FF6825"/>
    <w:rsid w:val="00FF6CB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8F0"/>
    <w:pPr>
      <w:spacing w:after="0" w:line="240" w:lineRule="auto"/>
      <w:jc w:val="both"/>
    </w:pPr>
    <w:rPr>
      <w:lang w:val="es-ES"/>
    </w:r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504"/>
      </w:tabs>
      <w:ind w:left="504" w:hanging="50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MDPI42tablebody">
    <w:name w:val="MDPI_4.2_table_body"/>
    <w:qFormat/>
    <w:rsid w:val="002725F3"/>
    <w:pPr>
      <w:adjustRightInd w:val="0"/>
      <w:snapToGrid w:val="0"/>
      <w:spacing w:after="0" w:line="260" w:lineRule="atLeast"/>
      <w:jc w:val="center"/>
    </w:pPr>
    <w:rPr>
      <w:rFonts w:ascii="Palatino Linotype" w:eastAsia="Times New Roman" w:hAnsi="Palatino Linotype" w:cs="Times New Roman"/>
      <w:snapToGrid w:val="0"/>
      <w:color w:val="000000"/>
      <w:lang w:val="en-US" w:eastAsia="de-DE" w:bidi="en-US"/>
    </w:rPr>
  </w:style>
  <w:style w:type="character" w:styleId="Textodelmarcadordeposicin">
    <w:name w:val="Placeholder Text"/>
    <w:basedOn w:val="Fuentedeprrafopredeter"/>
    <w:uiPriority w:val="99"/>
    <w:semiHidden/>
    <w:rsid w:val="001778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747559">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24597">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3188306">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09564750">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725827">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7218946">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8359676">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18" Type="http://schemas.openxmlformats.org/officeDocument/2006/relationships/image" Target="media/image6.svg"/><Relationship Id="rId26" Type="http://schemas.openxmlformats.org/officeDocument/2006/relationships/image" Target="media/image14.emf"/><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8.sv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sv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sv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477BAF9F7AA1B0469EBD6E2658977AB6" ma:contentTypeVersion="14" ma:contentTypeDescription="Crear nuevo documento." ma:contentTypeScope="" ma:versionID="adebf11e4d2d5a67aec608cfe1fc5731">
  <xsd:schema xmlns:xsd="http://www.w3.org/2001/XMLSchema" xmlns:xs="http://www.w3.org/2001/XMLSchema" xmlns:p="http://schemas.microsoft.com/office/2006/metadata/properties" xmlns:ns3="b3ee2d6e-7ab0-4e6f-81ce-13b27ab0528c" xmlns:ns4="89223834-867c-4ee3-a049-3d00338088b1" targetNamespace="http://schemas.microsoft.com/office/2006/metadata/properties" ma:root="true" ma:fieldsID="75c05b8e35df91a0bb9dc14b1dc8d52c" ns3:_="" ns4:_="">
    <xsd:import namespace="b3ee2d6e-7ab0-4e6f-81ce-13b27ab0528c"/>
    <xsd:import namespace="89223834-867c-4ee3-a049-3d00338088b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ee2d6e-7ab0-4e6f-81ce-13b27ab052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9223834-867c-4ee3-a049-3d00338088b1"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6985212-3860-46CB-871D-0A8C2F34D95D}">
  <ds:schemaRefs>
    <ds:schemaRef ds:uri="http://schemas.microsoft.com/sharepoint/v3/contenttype/forms"/>
  </ds:schemaRefs>
</ds:datastoreItem>
</file>

<file path=customXml/itemProps2.xml><?xml version="1.0" encoding="utf-8"?>
<ds:datastoreItem xmlns:ds="http://schemas.openxmlformats.org/officeDocument/2006/customXml" ds:itemID="{3CE785D1-8C9A-4641-B1DF-7ABDF6F48E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ee2d6e-7ab0-4e6f-81ce-13b27ab0528c"/>
    <ds:schemaRef ds:uri="89223834-867c-4ee3-a049-3d00338088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1D61AA-33B8-457A-95E3-DA5949E8451A}">
  <ds:schemaRefs>
    <ds:schemaRef ds:uri="http://schemas.openxmlformats.org/officeDocument/2006/bibliography"/>
  </ds:schemaRefs>
</ds:datastoreItem>
</file>

<file path=customXml/itemProps4.xml><?xml version="1.0" encoding="utf-8"?>
<ds:datastoreItem xmlns:ds="http://schemas.openxmlformats.org/officeDocument/2006/customXml" ds:itemID="{EA8CBBC0-84F6-4294-BEAE-6B22017D9B2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5926</Words>
  <Characters>87596</Characters>
  <Application>Microsoft Office Word</Application>
  <DocSecurity>0</DocSecurity>
  <Lines>729</Lines>
  <Paragraphs>2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César Soto</cp:lastModifiedBy>
  <cp:revision>2</cp:revision>
  <cp:lastPrinted>2016-05-06T04:48:00Z</cp:lastPrinted>
  <dcterms:created xsi:type="dcterms:W3CDTF">2022-07-28T12:07:00Z</dcterms:created>
  <dcterms:modified xsi:type="dcterms:W3CDTF">2022-07-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0"&gt;&lt;session id="uVEk0SY1"/&gt;&lt;style id="http://www.zotero.org/styles/aerospace-science-and-technology"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y fmtid="{D5CDD505-2E9C-101B-9397-08002B2CF9AE}" pid="27" name="ContentTypeId">
    <vt:lpwstr>0x010100477BAF9F7AA1B0469EBD6E2658977AB6</vt:lpwstr>
  </property>
</Properties>
</file>